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a3"/>
        <w:tblpPr w:leftFromText="180" w:rightFromText="180" w:vertAnchor="page" w:horzAnchor="margin" w:tblpXSpec="center" w:tblpY="1681"/>
        <w:tblW w:w="10450" w:type="dxa"/>
        <w:tblLayout w:type="fixed"/>
        <w:tblLook w:val="04A0" w:firstRow="1" w:lastRow="0" w:firstColumn="1" w:lastColumn="0" w:noHBand="0" w:noVBand="1"/>
      </w:tblPr>
      <w:tblGrid>
        <w:gridCol w:w="836"/>
        <w:gridCol w:w="1123"/>
        <w:gridCol w:w="1113"/>
        <w:gridCol w:w="917"/>
        <w:gridCol w:w="644"/>
        <w:gridCol w:w="638"/>
        <w:gridCol w:w="903"/>
        <w:gridCol w:w="892"/>
        <w:gridCol w:w="1091"/>
        <w:gridCol w:w="1549"/>
        <w:gridCol w:w="744"/>
      </w:tblGrid>
      <w:tr w:rsidR="0047640D" w:rsidRPr="00F03367" w:rsidTr="0047640D">
        <w:tc>
          <w:tcPr>
            <w:tcW w:w="10450" w:type="dxa"/>
            <w:gridSpan w:val="11"/>
          </w:tcPr>
          <w:p w:rsidR="0047640D" w:rsidRPr="00F03367" w:rsidRDefault="0047640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7640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Table S1: Summary of studies reporting on Orbital cellulitis in children in </w:t>
            </w:r>
            <w:bookmarkStart w:id="0" w:name="_GoBack"/>
            <w:bookmarkEnd w:id="0"/>
            <w:r w:rsidRPr="0047640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the past 5 years.</w:t>
            </w:r>
          </w:p>
        </w:tc>
      </w:tr>
      <w:tr w:rsidR="00680A78" w:rsidRPr="00F03367" w:rsidTr="0047640D">
        <w:tc>
          <w:tcPr>
            <w:tcW w:w="836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Patient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Information</w:t>
            </w:r>
          </w:p>
        </w:tc>
        <w:tc>
          <w:tcPr>
            <w:tcW w:w="1123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Ocula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</w:t>
            </w: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mp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toms</w:t>
            </w:r>
          </w:p>
        </w:tc>
        <w:tc>
          <w:tcPr>
            <w:tcW w:w="1113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isk Factors</w:t>
            </w:r>
          </w:p>
        </w:tc>
        <w:tc>
          <w:tcPr>
            <w:tcW w:w="917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S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inuses involved</w:t>
            </w:r>
          </w:p>
        </w:tc>
        <w:tc>
          <w:tcPr>
            <w:tcW w:w="644" w:type="dxa"/>
          </w:tcPr>
          <w:p w:rsidR="00C565FE" w:rsidRPr="00F03367" w:rsidRDefault="004E1A3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E1A3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bscess</w:t>
            </w:r>
          </w:p>
        </w:tc>
        <w:tc>
          <w:tcPr>
            <w:tcW w:w="638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T or MRI</w:t>
            </w:r>
          </w:p>
        </w:tc>
        <w:tc>
          <w:tcPr>
            <w:tcW w:w="903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T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reatment</w:t>
            </w:r>
          </w:p>
        </w:tc>
        <w:tc>
          <w:tcPr>
            <w:tcW w:w="892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Prognosis</w:t>
            </w:r>
          </w:p>
        </w:tc>
        <w:tc>
          <w:tcPr>
            <w:tcW w:w="1091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athogen</w:t>
            </w:r>
          </w:p>
        </w:tc>
        <w:tc>
          <w:tcPr>
            <w:tcW w:w="1549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tibiotic</w:t>
            </w:r>
          </w:p>
        </w:tc>
        <w:tc>
          <w:tcPr>
            <w:tcW w:w="744" w:type="dxa"/>
          </w:tcPr>
          <w:p w:rsidR="00C565FE" w:rsidRPr="00F03367" w:rsidRDefault="00C565F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eference</w:t>
            </w:r>
          </w:p>
        </w:tc>
      </w:tr>
      <w:tr w:rsidR="00680A78" w:rsidRPr="00F03367" w:rsidTr="0047640D">
        <w:tc>
          <w:tcPr>
            <w:tcW w:w="836" w:type="dxa"/>
          </w:tcPr>
          <w:p w:rsidR="007D6C93" w:rsidRDefault="0000473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hAnsi="TimesNewRomanPSMT"/>
                <w:sz w:val="13"/>
                <w:szCs w:val="16"/>
              </w:rPr>
              <w:t>23</w:t>
            </w:r>
            <w:r w:rsidRPr="00F03367">
              <w:rPr>
                <w:rFonts w:ascii="TimesNewRomanPSMT" w:hAnsi="TimesNewRomanPSMT"/>
                <w:sz w:val="13"/>
                <w:szCs w:val="16"/>
              </w:rPr>
              <w:t xml:space="preserve"> patients</w:t>
            </w:r>
            <w:r w:rsidRPr="00F03367">
              <w:rPr>
                <w:rFonts w:ascii="TimesNewRomanPSMT" w:hAnsi="TimesNewRomanPSMT" w:hint="eastAsia"/>
                <w:sz w:val="13"/>
                <w:szCs w:val="16"/>
              </w:rPr>
              <w:t>，</w:t>
            </w:r>
            <w:r w:rsidRPr="00F03367">
              <w:rPr>
                <w:rFonts w:ascii="TimesNewRomanPSMT" w:hAnsi="TimesNewRomanPSMT"/>
                <w:sz w:val="13"/>
                <w:szCs w:val="16"/>
              </w:rPr>
              <w:t xml:space="preserve">mean age </w:t>
            </w:r>
            <w:r>
              <w:rPr>
                <w:rFonts w:ascii="TimesNewRomanPSMT" w:hAnsi="TimesNewRomanPSMT"/>
                <w:sz w:val="13"/>
                <w:szCs w:val="16"/>
              </w:rPr>
              <w:t>7.8</w:t>
            </w:r>
            <w:r w:rsidRPr="00F03367">
              <w:rPr>
                <w:rFonts w:ascii="TimesNewRomanPSMT" w:hAnsi="TimesNewRomanPSMT"/>
                <w:sz w:val="13"/>
                <w:szCs w:val="16"/>
              </w:rPr>
              <w:t xml:space="preserve"> years)</w:t>
            </w:r>
          </w:p>
        </w:tc>
        <w:tc>
          <w:tcPr>
            <w:tcW w:w="1123" w:type="dxa"/>
          </w:tcPr>
          <w:p w:rsidR="007D6C93" w:rsidRPr="00004734" w:rsidRDefault="0000473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00473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Fever,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00473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, proptosis</w:t>
            </w:r>
          </w:p>
        </w:tc>
        <w:tc>
          <w:tcPr>
            <w:tcW w:w="1113" w:type="dxa"/>
          </w:tcPr>
          <w:p w:rsidR="007D6C93" w:rsidRPr="00F03367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I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nsect </w:t>
            </w:r>
            <w:r w:rsidR="0049744C" w:rsidRPr="0049744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bite and local trauma</w:t>
            </w:r>
            <w:r w:rsidR="0049744C" w:rsidRPr="0049744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 xml:space="preserve"> </w:t>
            </w:r>
            <w:r w:rsidR="0049744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3</w:t>
            </w:r>
            <w:r w:rsidR="0049744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2.2%</w:t>
            </w:r>
          </w:p>
        </w:tc>
        <w:tc>
          <w:tcPr>
            <w:tcW w:w="917" w:type="dxa"/>
          </w:tcPr>
          <w:p w:rsidR="007D6C93" w:rsidRPr="00F03367" w:rsidRDefault="0049744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2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4.5%</w:t>
            </w:r>
          </w:p>
        </w:tc>
        <w:tc>
          <w:tcPr>
            <w:tcW w:w="644" w:type="dxa"/>
          </w:tcPr>
          <w:p w:rsidR="007D6C93" w:rsidRPr="00F03367" w:rsidRDefault="0049744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6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3.3%</w:t>
            </w:r>
          </w:p>
        </w:tc>
        <w:tc>
          <w:tcPr>
            <w:tcW w:w="638" w:type="dxa"/>
          </w:tcPr>
          <w:p w:rsidR="007D6C93" w:rsidRPr="00F03367" w:rsidRDefault="0000473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7D6C93" w:rsidRPr="00F03367" w:rsidRDefault="0000473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o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endoscopic sinus surgery</w:t>
            </w:r>
          </w:p>
        </w:tc>
        <w:tc>
          <w:tcPr>
            <w:tcW w:w="892" w:type="dxa"/>
          </w:tcPr>
          <w:p w:rsidR="007D6C93" w:rsidRPr="00F03367" w:rsidRDefault="00370F1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7D6C93" w:rsidRPr="00F03367" w:rsidRDefault="00370F1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------</w:t>
            </w:r>
          </w:p>
        </w:tc>
        <w:tc>
          <w:tcPr>
            <w:tcW w:w="1549" w:type="dxa"/>
          </w:tcPr>
          <w:p w:rsidR="007D6C93" w:rsidRPr="00F03367" w:rsidRDefault="00370F1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tibiotic</w:t>
            </w:r>
          </w:p>
        </w:tc>
        <w:tc>
          <w:tcPr>
            <w:tcW w:w="744" w:type="dxa"/>
          </w:tcPr>
          <w:p w:rsidR="007D6C93" w:rsidRPr="00F03367" w:rsidRDefault="00370F1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 w:rsidR="008067F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Ohana-Sarna-Cahan&lt;/Author&gt;&lt;Year&gt;2020&lt;/Year&gt;&lt;RecNum&gt;30&lt;/RecNum&gt;&lt;DisplayText&gt;[1]&lt;/DisplayText&gt;&lt;record&gt;&lt;rec-number&gt;30&lt;/rec-number&gt;&lt;foreign-keys&gt;&lt;key app="EN" db-id="fp0r9ep9wtr0s4edw5yp0wfcx5rw9ws2tf2a" timestamp="1617231008"&gt;30&lt;/key&gt;&lt;/foreign-keys&gt;&lt;ref-type name="Journal Article"&gt;17&lt;/ref-type&gt;&lt;contributors&gt;&lt;authors&gt;&lt;author&gt;Ohana-Sarna-Cahan, L.&lt;/author&gt;&lt;author&gt;Hurvitz, N.&lt;/author&gt;&lt;author&gt;Gross, I.&lt;/author&gt;&lt;author&gt;Cohen, A.&lt;/author&gt;&lt;author&gt;Hashavya, S.&lt;/author&gt;&lt;/authors&gt;&lt;/contributors&gt;&lt;auth-address&gt;From the Department of Pediatrics.&amp;#xD;Faculty of Medicine.&amp;#xD;Department of Pediatric Emergency Medicine, Hadassah-Hebrew University Medical Center, Jerusalem, Israel.&lt;/auth-address&gt;&lt;titles&gt;&lt;title&gt;Factors Associated With Increased Risk of Pediatric Orbital Cellulitis-Who Should Be Scanned?&lt;/title&gt;&lt;secondary-title&gt;Pediatr Emerg Care&lt;/secondary-title&gt;&lt;alt-title&gt;Pediatric emergency care&lt;/alt-title&gt;&lt;/titles&gt;&lt;periodical&gt;&lt;full-title&gt;Pediatr Emerg Care&lt;/full-title&gt;&lt;abbr-1&gt;Pediatric emergency care&lt;/abbr-1&gt;&lt;/periodical&gt;&lt;alt-periodical&gt;&lt;full-title&gt;Pediatr Emerg Care&lt;/full-title&gt;&lt;abbr-1&gt;Pediatric emergency care&lt;/abbr-1&gt;&lt;/alt-periodical&gt;&lt;edition&gt;2020/03/25&lt;/edition&gt;&lt;dates&gt;&lt;year&gt;2020&lt;/year&gt;&lt;pub-dates&gt;&lt;date&gt;Mar 19&lt;/date&gt;&lt;/pub-dates&gt;&lt;/dates&gt;&lt;isbn&gt;0749-5161&lt;/isbn&gt;&lt;accession-num&gt;32205800&lt;/accession-num&gt;&lt;urls&gt;&lt;/urls&gt;&lt;electronic-resource-num&gt;10.1097/pec.000000000000208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 w:rsidR="008067FC"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457122" w:rsidRDefault="0045712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8years,</w:t>
            </w:r>
          </w:p>
          <w:p w:rsidR="005B6F32" w:rsidRDefault="0045712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5B6F32" w:rsidRPr="00F03367" w:rsidRDefault="0045712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5712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fever, blurry vision, and pain</w:t>
            </w:r>
          </w:p>
        </w:tc>
        <w:tc>
          <w:tcPr>
            <w:tcW w:w="1113" w:type="dxa"/>
          </w:tcPr>
          <w:p w:rsidR="005B6F32" w:rsidRPr="00457122" w:rsidRDefault="00354D1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917" w:type="dxa"/>
          </w:tcPr>
          <w:p w:rsidR="005B6F32" w:rsidRPr="00F03367" w:rsidRDefault="00DA1EA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A1EA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xillary and ethmoid sinuses</w:t>
            </w:r>
          </w:p>
        </w:tc>
        <w:tc>
          <w:tcPr>
            <w:tcW w:w="644" w:type="dxa"/>
          </w:tcPr>
          <w:p w:rsidR="005B6F32" w:rsidRPr="00F03367" w:rsidRDefault="0045712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5B6F32" w:rsidRPr="00F03367" w:rsidRDefault="0045712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</w:p>
        </w:tc>
        <w:tc>
          <w:tcPr>
            <w:tcW w:w="903" w:type="dxa"/>
          </w:tcPr>
          <w:p w:rsidR="005B6F32" w:rsidRPr="00F03367" w:rsidRDefault="00354D1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</w:p>
        </w:tc>
        <w:tc>
          <w:tcPr>
            <w:tcW w:w="892" w:type="dxa"/>
          </w:tcPr>
          <w:p w:rsidR="005B6F32" w:rsidRPr="00F03367" w:rsidRDefault="0045712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5B6F32" w:rsidRPr="00F03367" w:rsidRDefault="00354D1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1549" w:type="dxa"/>
          </w:tcPr>
          <w:p w:rsidR="005B6F32" w:rsidRPr="00F03367" w:rsidRDefault="00DA1EA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A1EA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vancomycin and ampicillin-sulbactam</w:t>
            </w:r>
          </w:p>
        </w:tc>
        <w:tc>
          <w:tcPr>
            <w:tcW w:w="744" w:type="dxa"/>
          </w:tcPr>
          <w:p w:rsidR="005B6F32" w:rsidRPr="00F03367" w:rsidRDefault="00354D1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 w:rsidR="008067F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Basily&lt;/Author&gt;&lt;Year&gt;2021&lt;/Year&gt;&lt;RecNum&gt;32&lt;/RecNum&gt;&lt;DisplayText&gt;[2]&lt;/DisplayText&gt;&lt;record&gt;&lt;rec-number&gt;32&lt;/rec-number&gt;&lt;foreign-keys&gt;&lt;key app="EN" db-id="fp0r9ep9wtr0s4edw5yp0wfcx5rw9ws2tf2a" timestamp="1617231008"&gt;32&lt;/key&gt;&lt;/foreign-keys&gt;&lt;ref-type name="Journal Article"&gt;17&lt;/ref-type&gt;&lt;contributors&gt;&lt;authors&gt;&lt;author&gt;Basily, A.&lt;/author&gt;&lt;author&gt;Mansukhani, S.&lt;/author&gt;&lt;author&gt;Anzeljc, A.&lt;/author&gt;&lt;author&gt;Gutierrez, P.&lt;/author&gt;&lt;/authors&gt;&lt;/contributors&gt;&lt;auth-address&gt;From the Department of Pediatrics, Morehouse School of Medicine.&amp;#xD;Departments of Ophthalmology.&lt;/auth-address&gt;&lt;titles&gt;&lt;title&gt;Orbital Cellulitis-When Computed Tomography Imaging Is Falsely Reassuring&lt;/title&gt;&lt;secondary-title&gt;Pediatr Emerg Care&lt;/secondary-title&gt;&lt;alt-title&gt;Pediatric emergency care&lt;/alt-title&gt;&lt;/titles&gt;&lt;periodical&gt;&lt;full-title&gt;Pediatr Emerg Care&lt;/full-title&gt;&lt;abbr-1&gt;Pediatric emergency care&lt;/abbr-1&gt;&lt;/periodical&gt;&lt;alt-periodical&gt;&lt;full-title&gt;Pediatr Emerg Care&lt;/full-title&gt;&lt;abbr-1&gt;Pediatric emergency care&lt;/abbr-1&gt;&lt;/alt-periodical&gt;&lt;pages&gt;e48-e50&lt;/pages&gt;&lt;volume&gt;37&lt;/volume&gt;&lt;number&gt;1&lt;/number&gt;&lt;edition&gt;2018/05/17&lt;/edition&gt;&lt;dates&gt;&lt;year&gt;2021&lt;/year&gt;&lt;pub-dates&gt;&lt;date&gt;Jan 1&lt;/date&gt;&lt;/pub-dates&gt;&lt;/dates&gt;&lt;isbn&gt;0749-5161&lt;/isbn&gt;&lt;accession-num&gt;29768298&lt;/accession-num&gt;&lt;urls&gt;&lt;/urls&gt;&lt;electronic-resource-num&gt;10.1097/pec.000000000000152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 w:rsidR="008067FC"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937527" w:rsidRDefault="0093752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1 years,</w:t>
            </w:r>
          </w:p>
          <w:p w:rsidR="005B6F32" w:rsidRDefault="0093752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5B6F32" w:rsidRPr="00F03367" w:rsidRDefault="0075305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5305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ain, proptosis and decreased vision</w:t>
            </w:r>
          </w:p>
        </w:tc>
        <w:tc>
          <w:tcPr>
            <w:tcW w:w="1113" w:type="dxa"/>
          </w:tcPr>
          <w:p w:rsidR="005B6F32" w:rsidRPr="00F03367" w:rsidRDefault="00276C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276C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917" w:type="dxa"/>
          </w:tcPr>
          <w:p w:rsidR="005B6F32" w:rsidRPr="00F03367" w:rsidRDefault="00276C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276C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thmoid and maxilla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DA1EA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es</w:t>
            </w:r>
          </w:p>
        </w:tc>
        <w:tc>
          <w:tcPr>
            <w:tcW w:w="644" w:type="dxa"/>
          </w:tcPr>
          <w:p w:rsidR="005B6F32" w:rsidRPr="00F03367" w:rsidRDefault="00276C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5B6F32" w:rsidRPr="00F03367" w:rsidRDefault="00276C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</w:p>
        </w:tc>
        <w:tc>
          <w:tcPr>
            <w:tcW w:w="903" w:type="dxa"/>
          </w:tcPr>
          <w:p w:rsidR="005B6F32" w:rsidRPr="00F03367" w:rsidRDefault="00276C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ndoscopic sinus surgery</w:t>
            </w:r>
          </w:p>
        </w:tc>
        <w:tc>
          <w:tcPr>
            <w:tcW w:w="892" w:type="dxa"/>
          </w:tcPr>
          <w:p w:rsidR="005B6F32" w:rsidRPr="00F03367" w:rsidRDefault="00276C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5B6F32" w:rsidRPr="00F03367" w:rsidRDefault="00276C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1549" w:type="dxa"/>
          </w:tcPr>
          <w:p w:rsidR="005B6F32" w:rsidRPr="00F03367" w:rsidRDefault="00276C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tibiotic</w:t>
            </w:r>
          </w:p>
        </w:tc>
        <w:tc>
          <w:tcPr>
            <w:tcW w:w="744" w:type="dxa"/>
          </w:tcPr>
          <w:p w:rsidR="005B6F32" w:rsidRPr="00F03367" w:rsidRDefault="00276C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WZXJtYTwvQXV0aG9yPjxZZWFyPjIwMTc8L1llYXI+PFJl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</w:fldData>
              </w:fldChar>
            </w:r>
            <w:r w:rsidR="008067F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 w:rsidR="008067F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WZXJtYTwvQXV0aG9yPjxZZWFyPjIwMTc8L1llYXI+PFJl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</w:fldData>
              </w:fldChar>
            </w:r>
            <w:r w:rsidR="008067F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 w:rsidR="008067F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 w:rsidR="008067F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 w:rsidR="008067FC"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D70256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4 years,</w:t>
            </w:r>
          </w:p>
          <w:p w:rsidR="00D70256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D70256" w:rsidRPr="00F03367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5305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ain, proptosis and decreased vision</w:t>
            </w:r>
          </w:p>
        </w:tc>
        <w:tc>
          <w:tcPr>
            <w:tcW w:w="1113" w:type="dxa"/>
          </w:tcPr>
          <w:p w:rsidR="00D70256" w:rsidRPr="00276C82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917" w:type="dxa"/>
          </w:tcPr>
          <w:p w:rsidR="00D70256" w:rsidRPr="00F03367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276C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ethmoid </w:t>
            </w:r>
            <w:r w:rsidRPr="00DA1EA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es</w:t>
            </w:r>
          </w:p>
        </w:tc>
        <w:tc>
          <w:tcPr>
            <w:tcW w:w="644" w:type="dxa"/>
          </w:tcPr>
          <w:p w:rsidR="00D70256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D70256" w:rsidRPr="00F03367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RI</w:t>
            </w:r>
          </w:p>
        </w:tc>
        <w:tc>
          <w:tcPr>
            <w:tcW w:w="903" w:type="dxa"/>
          </w:tcPr>
          <w:p w:rsidR="00D70256" w:rsidRPr="00F03367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endoscopic sinus surgery</w:t>
            </w:r>
          </w:p>
        </w:tc>
        <w:tc>
          <w:tcPr>
            <w:tcW w:w="892" w:type="dxa"/>
          </w:tcPr>
          <w:p w:rsidR="00D70256" w:rsidRPr="00F03367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D70256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B77F9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aksenaea vasiformis</w:t>
            </w:r>
          </w:p>
        </w:tc>
        <w:tc>
          <w:tcPr>
            <w:tcW w:w="1549" w:type="dxa"/>
          </w:tcPr>
          <w:p w:rsidR="00D70256" w:rsidRPr="00F03367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7025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liposomal amphotericin B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, </w:t>
            </w:r>
            <w:r w:rsidRPr="00D7025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osaconazole and ceftriaxone</w:t>
            </w:r>
          </w:p>
        </w:tc>
        <w:tc>
          <w:tcPr>
            <w:tcW w:w="744" w:type="dxa"/>
          </w:tcPr>
          <w:p w:rsidR="00D70256" w:rsidRPr="00D70256" w:rsidRDefault="00D702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DaGVuPC9BdXRob3I+PFllYXI+MjAyMDwvWWVhcj48UmVj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DaGVuPC9BdXRob3I+PFllYXI+MjAyMDwvWWVhcj48UmVj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4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481BDD" w:rsidRDefault="00481BD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6 years,</w:t>
            </w:r>
          </w:p>
          <w:p w:rsidR="00D70256" w:rsidRDefault="00481BD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D70256" w:rsidRPr="0075305C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5712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fever, </w:t>
            </w:r>
            <w:r w:rsidRPr="0075305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decreased </w:t>
            </w:r>
            <w:r w:rsidRPr="0045712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vision, and pain</w:t>
            </w:r>
          </w:p>
        </w:tc>
        <w:tc>
          <w:tcPr>
            <w:tcW w:w="1113" w:type="dxa"/>
          </w:tcPr>
          <w:p w:rsidR="00D70256" w:rsidRPr="0098152C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917" w:type="dxa"/>
          </w:tcPr>
          <w:p w:rsidR="00D70256" w:rsidRPr="00276C82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D70256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D70256" w:rsidRPr="00F03367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D70256" w:rsidRPr="00F03367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</w:p>
        </w:tc>
        <w:tc>
          <w:tcPr>
            <w:tcW w:w="892" w:type="dxa"/>
          </w:tcPr>
          <w:p w:rsidR="00D70256" w:rsidRPr="00F03367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D70256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8152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taphylococcus aureus</w:t>
            </w:r>
          </w:p>
        </w:tc>
        <w:tc>
          <w:tcPr>
            <w:tcW w:w="1549" w:type="dxa"/>
          </w:tcPr>
          <w:p w:rsidR="00D70256" w:rsidRPr="00F03367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8152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triaxone</w:t>
            </w:r>
          </w:p>
        </w:tc>
        <w:tc>
          <w:tcPr>
            <w:tcW w:w="744" w:type="dxa"/>
          </w:tcPr>
          <w:p w:rsidR="00D70256" w:rsidRDefault="0098152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b25nPC9BdXRob3I+PFllYXI+MjAyMDwvWWVhcj48UmVj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b25nPC9BdXRob3I+PFllYXI+MjAyMDwvWWVhcj48UmVj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5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491956" w:rsidRDefault="004919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2</w:t>
            </w:r>
            <w:r w:rsidR="0023735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years,</w:t>
            </w:r>
          </w:p>
          <w:p w:rsidR="00D70256" w:rsidRDefault="004919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D70256" w:rsidRPr="0075305C" w:rsidRDefault="0049195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91956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P</w:t>
            </w:r>
            <w:r w:rsidRPr="0049195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i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49195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nd proptosis</w:t>
            </w:r>
          </w:p>
        </w:tc>
        <w:tc>
          <w:tcPr>
            <w:tcW w:w="1113" w:type="dxa"/>
          </w:tcPr>
          <w:p w:rsidR="00D70256" w:rsidRPr="00276C82" w:rsidRDefault="00891CA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917" w:type="dxa"/>
          </w:tcPr>
          <w:p w:rsidR="00D70256" w:rsidRPr="00276C82" w:rsidRDefault="00891CA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D70256" w:rsidRDefault="00891CA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D70256" w:rsidRPr="00F03367" w:rsidRDefault="00891CA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</w:p>
        </w:tc>
        <w:tc>
          <w:tcPr>
            <w:tcW w:w="903" w:type="dxa"/>
          </w:tcPr>
          <w:p w:rsidR="00D70256" w:rsidRPr="00F03367" w:rsidRDefault="00891CA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endoscopic sinus surgery</w:t>
            </w:r>
          </w:p>
        </w:tc>
        <w:tc>
          <w:tcPr>
            <w:tcW w:w="892" w:type="dxa"/>
          </w:tcPr>
          <w:p w:rsidR="00D70256" w:rsidRPr="00891CA2" w:rsidRDefault="00891CA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D70256" w:rsidRDefault="00891CA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91CA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spergillosis</w:t>
            </w:r>
          </w:p>
        </w:tc>
        <w:tc>
          <w:tcPr>
            <w:tcW w:w="1549" w:type="dxa"/>
          </w:tcPr>
          <w:p w:rsidR="00D70256" w:rsidRPr="00F03367" w:rsidRDefault="00891CA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91CA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triaxone, vancomycin and voriconazole</w:t>
            </w:r>
          </w:p>
        </w:tc>
        <w:tc>
          <w:tcPr>
            <w:tcW w:w="744" w:type="dxa"/>
          </w:tcPr>
          <w:p w:rsidR="00D70256" w:rsidRDefault="00891CA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Gupta&lt;/Author&gt;&lt;Year&gt;2021&lt;/Year&gt;&lt;RecNum&gt;97&lt;/RecNum&gt;&lt;DisplayText&gt;[6]&lt;/DisplayText&gt;&lt;record&gt;&lt;rec-number&gt;97&lt;/rec-number&gt;&lt;foreign-keys&gt;&lt;key app="EN" db-id="fp0r9ep9wtr0s4edw5yp0wfcx5rw9ws2tf2a" timestamp="1628078015"&gt;97&lt;/key&gt;&lt;/foreign-keys&gt;&lt;ref-type name="Journal Article"&gt;17&lt;/ref-type&gt;&lt;contributors&gt;&lt;authors&gt;&lt;author&gt;Gupta, J.&lt;/author&gt;&lt;author&gt;Chakrabarty, B.&lt;/author&gt;&lt;author&gt;Singh, G.&lt;/author&gt;&lt;author&gt;Singh, S.&lt;/author&gt;&lt;author&gt;Kumar, A.&lt;/author&gt;&lt;author&gt;Xess, I.&lt;/author&gt;&lt;author&gt;Jauhari, P.&lt;/author&gt;&lt;author&gt;Gulati, S.&lt;/author&gt;&lt;/authors&gt;&lt;/contributors&gt;&lt;auth-address&gt;Department of Pediatrics, All India Institute of Medical Sciences, New Delhi, India.&amp;#xD;Department of Pediatrics, All India Institute of Medical Sciences, New Delhi, India. Electronic address: biswaroopchakrabarty@gmail.com.&amp;#xD;Department of Microbiology, All India Institute of Medical Sciences, New Delhi, India.&amp;#xD;Department of Radiodiagnosis, All India Institute of Medical Sciences, New Delhi, India.&lt;/auth-address&gt;&lt;titles&gt;&lt;title&gt;A rare infective cause of stroke in an immunocompetent child&lt;/title&gt;&lt;secondary-title&gt;Brain Dev&lt;/secondary-title&gt;&lt;alt-title&gt;Brain &amp;amp; development&lt;/alt-title&gt;&lt;/titles&gt;&lt;periodical&gt;&lt;full-title&gt;Brain Dev&lt;/full-title&gt;&lt;abbr-1&gt;Brain &amp;amp; development&lt;/abbr-1&gt;&lt;/periodical&gt;&lt;alt-periodical&gt;&lt;full-title&gt;Brain Dev&lt;/full-title&gt;&lt;abbr-1&gt;Brain &amp;amp; development&lt;/abbr-1&gt;&lt;/alt-periodical&gt;&lt;pages&gt;152-156&lt;/pages&gt;&lt;volume&gt;43&lt;/volume&gt;&lt;number&gt;1&lt;/number&gt;&lt;edition&gt;2020/08/29&lt;/edition&gt;&lt;keywords&gt;&lt;keyword&gt;Aspergillus flavus&lt;/keyword&gt;&lt;keyword&gt;Cavernous sinus thrombosis&lt;/keyword&gt;&lt;keyword&gt;Immunocompetent&lt;/keyword&gt;&lt;keyword&gt;Internal carotid artery&lt;/keyword&gt;&lt;keyword&gt;Stroke&lt;/keyword&gt;&lt;/keywords&gt;&lt;dates&gt;&lt;year&gt;2021&lt;/year&gt;&lt;pub-dates&gt;&lt;date&gt;Jan&lt;/date&gt;&lt;/pub-dates&gt;&lt;/dates&gt;&lt;isbn&gt;0387-7604&lt;/isbn&gt;&lt;accession-num&gt;32855000&lt;/accession-num&gt;&lt;urls&gt;&lt;/urls&gt;&lt;electronic-resource-num&gt;10.1016/j.braindev.2020.07.01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6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3F7D7C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3 years,</w:t>
            </w:r>
          </w:p>
          <w:p w:rsidR="003F7D7C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3F7D7C" w:rsidRPr="0075305C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3F7D7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eadache, swelling</w:t>
            </w:r>
          </w:p>
        </w:tc>
        <w:tc>
          <w:tcPr>
            <w:tcW w:w="1113" w:type="dxa"/>
          </w:tcPr>
          <w:p w:rsidR="003F7D7C" w:rsidRPr="00276C82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3F7D7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lergic rhinitis</w:t>
            </w:r>
          </w:p>
        </w:tc>
        <w:tc>
          <w:tcPr>
            <w:tcW w:w="917" w:type="dxa"/>
          </w:tcPr>
          <w:p w:rsidR="003F7D7C" w:rsidRPr="00276C82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3F7D7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thmoid, sphenoi</w:t>
            </w:r>
            <w:r w:rsidRPr="003F7D7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d</w:t>
            </w:r>
            <w:r w:rsidRPr="003F7D7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nd maxillary sinuses</w:t>
            </w:r>
          </w:p>
        </w:tc>
        <w:tc>
          <w:tcPr>
            <w:tcW w:w="644" w:type="dxa"/>
          </w:tcPr>
          <w:p w:rsidR="003F7D7C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3F7D7C" w:rsidRPr="00F03367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3F7D7C" w:rsidRPr="00F03367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endoscopic sinus surgery</w:t>
            </w:r>
          </w:p>
        </w:tc>
        <w:tc>
          <w:tcPr>
            <w:tcW w:w="892" w:type="dxa"/>
          </w:tcPr>
          <w:p w:rsidR="003F7D7C" w:rsidRPr="00891CA2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3F7D7C" w:rsidRDefault="0015432F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5432F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Allergic fungal rhinosinusitis </w:t>
            </w:r>
            <w:r w:rsidRPr="0015432F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15432F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Drechslera and Bipolaris)</w:t>
            </w:r>
          </w:p>
        </w:tc>
        <w:tc>
          <w:tcPr>
            <w:tcW w:w="1549" w:type="dxa"/>
          </w:tcPr>
          <w:p w:rsidR="003F7D7C" w:rsidRPr="00F03367" w:rsidRDefault="003F7D7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91CA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voriconazole</w:t>
            </w:r>
          </w:p>
        </w:tc>
        <w:tc>
          <w:tcPr>
            <w:tcW w:w="744" w:type="dxa"/>
          </w:tcPr>
          <w:p w:rsidR="003F7D7C" w:rsidRDefault="0015432F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Lisac&lt;/Author&gt;&lt;Year&gt;2021&lt;/Year&gt;&lt;RecNum&gt;112&lt;/RecNum&gt;&lt;DisplayText&gt;[7]&lt;/DisplayText&gt;&lt;record&gt;&lt;rec-number&gt;112&lt;/rec-number&gt;&lt;foreign-keys&gt;&lt;key app="EN" db-id="fp0r9ep9wtr0s4edw5yp0wfcx5rw9ws2tf2a" timestamp="1628080216"&gt;112&lt;/key&gt;&lt;/foreign-keys&gt;&lt;ref-type name="Journal Article"&gt;17&lt;/ref-type&gt;&lt;contributors&gt;&lt;authors&gt;&lt;author&gt;Lisac, R. R.&lt;/author&gt;&lt;author&gt;Garber, M.&lt;/author&gt;&lt;author&gt;Mirza, A.&lt;/author&gt;&lt;author&gt;Shah, C. C.&lt;/author&gt;&lt;/authors&gt;&lt;/contributors&gt;&lt;auth-address&gt;University of Florida College of Medicine - Jacksonville, Jacksonville, FL, USA.&amp;#xD;Nemours Children&amp;apos;s Specialty Care - Jacksonville, Jacksonville, FL, USA.&amp;#xD;Wolfson Children&amp;apos;s Hospital, Jacksonville, FL, USA.&amp;#xD;Mayo Clinic, Jacksonville, FL, USA.&lt;/auth-address&gt;&lt;titles&gt;&lt;title&gt;Allergic fungal rhinosinusitis presenting with intracranial spread along large sphenoidal emissary foramen&lt;/title&gt;&lt;secondary-title&gt;Med Mycol Case Rep&lt;/secondary-title&gt;&lt;alt-title&gt;Medical mycology case reports&lt;/alt-title&gt;&lt;/titles&gt;&lt;periodical&gt;&lt;full-title&gt;Med Mycol Case Rep&lt;/full-title&gt;&lt;abbr-1&gt;Medical mycology case reports&lt;/abbr-1&gt;&lt;/periodical&gt;&lt;alt-periodical&gt;&lt;full-title&gt;Med Mycol Case Rep&lt;/full-title&gt;&lt;abbr-1&gt;Medical mycology case reports&lt;/abbr-1&gt;&lt;/alt-periodical&gt;&lt;pages&gt;10-13&lt;/pages&gt;&lt;volume&gt;32&lt;/volume&gt;&lt;edition&gt;2021/01/30&lt;/edition&gt;&lt;keywords&gt;&lt;keyword&gt;Allergic fungal rhinosinusitis&lt;/keyword&gt;&lt;keyword&gt;Bipolaris&lt;/keyword&gt;&lt;keyword&gt;Drechslera&lt;/keyword&gt;&lt;keyword&gt;Epidural abscess&lt;/keyword&gt;&lt;keyword&gt;Sphenoidal emissary foramen&lt;/keyword&gt;&lt;/keywords&gt;&lt;dates&gt;&lt;year&gt;2021&lt;/year&gt;&lt;pub-dates&gt;&lt;date&gt;Jun&lt;/date&gt;&lt;/pub-dates&gt;&lt;/dates&gt;&lt;isbn&gt;2211-7539 (Print)&amp;#xD;2211-7539&lt;/isbn&gt;&lt;accession-num&gt;33511029&lt;/accession-num&gt;&lt;urls&gt;&lt;/urls&gt;&lt;custom2&gt;PMC7817427&lt;/custom2&gt;&lt;electronic-resource-num&gt;10.1016/j.mmcr.2021.01.00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7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6C186B" w:rsidRDefault="006C186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3 years,</w:t>
            </w:r>
          </w:p>
          <w:p w:rsidR="003F7D7C" w:rsidRDefault="006C186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3F7D7C" w:rsidRPr="0075305C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00473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Fever,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00473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, proptosis</w:t>
            </w:r>
          </w:p>
        </w:tc>
        <w:tc>
          <w:tcPr>
            <w:tcW w:w="1113" w:type="dxa"/>
          </w:tcPr>
          <w:p w:rsidR="003F7D7C" w:rsidRPr="00276C82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BC45E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 fall while sucking on a lollipop</w:t>
            </w:r>
          </w:p>
        </w:tc>
        <w:tc>
          <w:tcPr>
            <w:tcW w:w="917" w:type="dxa"/>
          </w:tcPr>
          <w:p w:rsidR="003F7D7C" w:rsidRPr="00276C82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3F7D7C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3F7D7C" w:rsidRPr="00F03367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RI</w:t>
            </w:r>
          </w:p>
        </w:tc>
        <w:tc>
          <w:tcPr>
            <w:tcW w:w="903" w:type="dxa"/>
          </w:tcPr>
          <w:p w:rsidR="003F7D7C" w:rsidRPr="00F03367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</w:p>
        </w:tc>
        <w:tc>
          <w:tcPr>
            <w:tcW w:w="892" w:type="dxa"/>
          </w:tcPr>
          <w:p w:rsidR="003F7D7C" w:rsidRPr="00F03367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3F7D7C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BC45E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Gran- ulicatella adiacens and Atopobium parvulum</w:t>
            </w:r>
          </w:p>
        </w:tc>
        <w:tc>
          <w:tcPr>
            <w:tcW w:w="1549" w:type="dxa"/>
          </w:tcPr>
          <w:p w:rsidR="003F7D7C" w:rsidRPr="00BC45E3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BC45E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lindamycin and ceftriaxone</w:t>
            </w:r>
          </w:p>
        </w:tc>
        <w:tc>
          <w:tcPr>
            <w:tcW w:w="744" w:type="dxa"/>
          </w:tcPr>
          <w:p w:rsidR="003F7D7C" w:rsidRDefault="00BC45E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Glass&lt;/Author&gt;&lt;Year&gt;2020&lt;/Year&gt;&lt;RecNum&gt;87&lt;/RecNum&gt;&lt;DisplayText&gt;[8]&lt;/DisplayText&gt;&lt;record&gt;&lt;rec-number&gt;87&lt;/rec-number&gt;&lt;foreign-keys&gt;&lt;key app="EN" db-id="fp0r9ep9wtr0s4edw5yp0wfcx5rw9ws2tf2a" timestamp="1628075078"&gt;87&lt;/key&gt;&lt;/foreign-keys&gt;&lt;ref-type name="Journal Article"&gt;17&lt;/ref-type&gt;&lt;contributors&gt;&lt;authors&gt;&lt;author&gt;Glass, G. E.&lt;/author&gt;&lt;author&gt;Neri, P. M.&lt;/author&gt;&lt;author&gt;Abdulkader, F.&lt;/author&gt;&lt;author&gt;Bradshaw, K.&lt;/author&gt;&lt;/authors&gt;&lt;/contributors&gt;&lt;auth-address&gt;Department of Surgery, Sidra Medicine, Doha.&amp;#xD;Weill-Cornell Medical College.&amp;#xD;Department of Radiology, Sidra Medicine, Doha, Qatar.&lt;/auth-address&gt;&lt;titles&gt;&lt;title&gt;An Orbital Abscess Secondary to Intraoral Impalement&lt;/title&gt;&lt;secondary-title&gt;J Craniofac Surg&lt;/secondary-title&gt;&lt;alt-title&gt;The Journal of craniofacial surgery&lt;/alt-title&gt;&lt;/titles&gt;&lt;periodical&gt;&lt;full-title&gt;J Craniofac Surg&lt;/full-title&gt;&lt;abbr-1&gt;The Journal of craniofacial surgery&lt;/abbr-1&gt;&lt;/periodical&gt;&lt;alt-periodical&gt;&lt;full-title&gt;J Craniofac Surg&lt;/full-title&gt;&lt;abbr-1&gt;The Journal of craniofacial surgery&lt;/abbr-1&gt;&lt;/alt-periodical&gt;&lt;pages&gt;1111-1113&lt;/pages&gt;&lt;volume&gt;31&lt;/volume&gt;&lt;number&gt;4&lt;/number&gt;&lt;edition&gt;2020/04/14&lt;/edition&gt;&lt;keywords&gt;&lt;keyword&gt;Abscess/diagnostic imaging/*etiology&lt;/keyword&gt;&lt;keyword&gt;Child, Preschool&lt;/keyword&gt;&lt;keyword&gt;Humans&lt;/keyword&gt;&lt;keyword&gt;Male&lt;/keyword&gt;&lt;keyword&gt;Mouth Diseases/*surgery&lt;/keyword&gt;&lt;keyword&gt;Orbital Diseases/diagnostic imaging/*etiology&lt;/keyword&gt;&lt;keyword&gt;Tomography, X-Ray Computed&lt;/keyword&gt;&lt;keyword&gt;Wounds, Penetrating/*surgery&lt;/keyword&gt;&lt;/keywords&gt;&lt;dates&gt;&lt;year&gt;2020&lt;/year&gt;&lt;pub-dates&gt;&lt;date&gt;Jun&lt;/date&gt;&lt;/pub-dates&gt;&lt;/dates&gt;&lt;isbn&gt;1049-2275&lt;/isbn&gt;&lt;accession-num&gt;32282484&lt;/accession-num&gt;&lt;urls&gt;&lt;/urls&gt;&lt;electronic-resource-num&gt;10.1097/scs.000000000000645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8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3F7D7C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an age: 3years</w:t>
            </w:r>
          </w:p>
          <w:p w:rsidR="008833B0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65%)</w:t>
            </w:r>
          </w:p>
        </w:tc>
        <w:tc>
          <w:tcPr>
            <w:tcW w:w="1123" w:type="dxa"/>
          </w:tcPr>
          <w:p w:rsidR="003F7D7C" w:rsidRPr="0075305C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dness and swelling</w:t>
            </w:r>
          </w:p>
        </w:tc>
        <w:tc>
          <w:tcPr>
            <w:tcW w:w="1113" w:type="dxa"/>
          </w:tcPr>
          <w:p w:rsidR="003F7D7C" w:rsidRPr="00276C82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I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nsect </w:t>
            </w:r>
            <w:r w:rsidRPr="0049744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bite</w:t>
            </w:r>
          </w:p>
        </w:tc>
        <w:tc>
          <w:tcPr>
            <w:tcW w:w="917" w:type="dxa"/>
          </w:tcPr>
          <w:p w:rsidR="003F7D7C" w:rsidRPr="00276C82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3F7D7C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3F7D7C" w:rsidRPr="00F03367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903" w:type="dxa"/>
          </w:tcPr>
          <w:p w:rsidR="003F7D7C" w:rsidRPr="00F03367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</w:p>
        </w:tc>
        <w:tc>
          <w:tcPr>
            <w:tcW w:w="892" w:type="dxa"/>
          </w:tcPr>
          <w:p w:rsidR="003F7D7C" w:rsidRPr="00F03367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3F7D7C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1549" w:type="dxa"/>
          </w:tcPr>
          <w:p w:rsidR="003F7D7C" w:rsidRPr="00F03367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tibiotic</w:t>
            </w:r>
          </w:p>
        </w:tc>
        <w:tc>
          <w:tcPr>
            <w:tcW w:w="744" w:type="dxa"/>
          </w:tcPr>
          <w:p w:rsidR="003F7D7C" w:rsidRDefault="008833B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GcmllZGVsPC9BdXRob3I+PFllYXI+MjAxOTwvWWVhcj48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GcmllZGVsPC9BdXRob3I+PFllYXI+MjAxOTwvWWVhcj48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9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DE0691" w:rsidRDefault="00DE069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5 years,</w:t>
            </w:r>
          </w:p>
          <w:p w:rsidR="003F7D7C" w:rsidRDefault="00DE069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3F7D7C" w:rsidRPr="0075305C" w:rsidRDefault="00DC64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5712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fever, </w:t>
            </w:r>
            <w:r w:rsidRPr="0075305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decreased </w:t>
            </w:r>
            <w:r w:rsidRPr="0045712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vision, and </w:t>
            </w:r>
            <w:r w:rsidRPr="0000473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</w:t>
            </w:r>
          </w:p>
        </w:tc>
        <w:tc>
          <w:tcPr>
            <w:tcW w:w="1113" w:type="dxa"/>
          </w:tcPr>
          <w:p w:rsidR="003F7D7C" w:rsidRPr="00276C82" w:rsidRDefault="00DC64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 and upper respiratory tract infection</w:t>
            </w:r>
          </w:p>
        </w:tc>
        <w:tc>
          <w:tcPr>
            <w:tcW w:w="917" w:type="dxa"/>
          </w:tcPr>
          <w:p w:rsidR="003F7D7C" w:rsidRPr="00276C82" w:rsidRDefault="00DC64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thmoid and maxillary sinuses</w:t>
            </w:r>
          </w:p>
        </w:tc>
        <w:tc>
          <w:tcPr>
            <w:tcW w:w="644" w:type="dxa"/>
          </w:tcPr>
          <w:p w:rsidR="003F7D7C" w:rsidRDefault="00DC64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3F7D7C" w:rsidRPr="00F03367" w:rsidRDefault="00DC64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3F7D7C" w:rsidRPr="00F03367" w:rsidRDefault="00DC64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endoscopic sinus surgery</w:t>
            </w:r>
          </w:p>
        </w:tc>
        <w:tc>
          <w:tcPr>
            <w:tcW w:w="892" w:type="dxa"/>
          </w:tcPr>
          <w:p w:rsidR="003F7D7C" w:rsidRPr="00F03367" w:rsidRDefault="00DC64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3F7D7C" w:rsidRDefault="005C52D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proofErr w:type="spellStart"/>
            <w:r w:rsidRPr="005C52D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apnocytophaga</w:t>
            </w:r>
            <w:proofErr w:type="spellEnd"/>
            <w:r w:rsidRPr="005C52D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proofErr w:type="spellStart"/>
            <w:r w:rsidRPr="005C52D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putigena</w:t>
            </w:r>
            <w:proofErr w:type="spellEnd"/>
          </w:p>
        </w:tc>
        <w:tc>
          <w:tcPr>
            <w:tcW w:w="1549" w:type="dxa"/>
          </w:tcPr>
          <w:p w:rsidR="003F7D7C" w:rsidRPr="00F03367" w:rsidRDefault="005C52D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5C52D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triaxone, cloxacillin and metronidazole</w:t>
            </w:r>
          </w:p>
        </w:tc>
        <w:tc>
          <w:tcPr>
            <w:tcW w:w="744" w:type="dxa"/>
          </w:tcPr>
          <w:p w:rsidR="003F7D7C" w:rsidRDefault="005C52D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Daigle&lt;/Author&gt;&lt;Year&gt;2021&lt;/Year&gt;&lt;RecNum&gt;105&lt;/RecNum&gt;&lt;DisplayText&gt;[10]&lt;/DisplayText&gt;&lt;record&gt;&lt;rec-number&gt;105&lt;/rec-number&gt;&lt;foreign-keys&gt;&lt;key app="EN" db-id="fp0r9ep9wtr0s4edw5yp0wfcx5rw9ws2tf2a" timestamp="1628078292"&gt;105&lt;/key&gt;&lt;/foreign-keys&gt;&lt;ref-type name="Journal Article"&gt;17&lt;/ref-type&gt;&lt;contributors&gt;&lt;authors&gt;&lt;author&gt;Daigle, P.&lt;/author&gt;&lt;author&gt;Lee, M. H.&lt;/author&gt;&lt;author&gt;Flores, M.&lt;/author&gt;&lt;author&gt;Campisi, P.&lt;/author&gt;&lt;author&gt;DeAngelis, D.&lt;/author&gt;&lt;/authors&gt;&lt;/contributors&gt;&lt;auth-address&gt;Hospital for Sick Children and University of Toronto, Toronto, Ont.. Electronic address: patrick.daigle@usherbrooke.ca.&amp;#xD;Hospital for Sick Children and University of Toronto, Toronto, Ont.&lt;/auth-address&gt;&lt;titles&gt;&lt;title&gt;Capnocytophaga sputigena as a cause of severe orbital cellulitis and subperiosteal abscess in a child&lt;/title&gt;&lt;secondary-title&gt;Can J Ophthalmol&lt;/secondary-title&gt;&lt;alt-title&gt;Canadian journal of ophthalmology. Journal canadien d&amp;apos;ophtalmologie&lt;/alt-title&gt;&lt;/titles&gt;&lt;periodical&gt;&lt;full-title&gt;Can J Ophthalmol&lt;/full-title&gt;&lt;abbr-1&gt;Canadian journal of ophthalmology. Journal canadien d&amp;apos;ophtalmologie&lt;/abbr-1&gt;&lt;/periodical&gt;&lt;alt-periodical&gt;&lt;full-title&gt;Can J Ophthalmol&lt;/full-title&gt;&lt;abbr-1&gt;Canadian journal of ophthalmology. Journal canadien d&amp;apos;ophtalmologie&lt;/abbr-1&gt;&lt;/alt-periodical&gt;&lt;pages&gt;e90-e92&lt;/pages&gt;&lt;volume&gt;56&lt;/volume&gt;&lt;number&gt;3&lt;/number&gt;&lt;edition&gt;2020/11/09&lt;/edition&gt;&lt;dates&gt;&lt;year&gt;2021&lt;/year&gt;&lt;pub-dates&gt;&lt;date&gt;Jun&lt;/date&gt;&lt;/pub-dates&gt;&lt;/dates&gt;&lt;isbn&gt;0008-4182&lt;/isbn&gt;&lt;accession-num&gt;33160918&lt;/accession-num&gt;&lt;urls&gt;&lt;/urls&gt;&lt;electronic-resource-num&gt;10.1016/j.jcjo.2020.10.01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0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6D7DD4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5 years,</w:t>
            </w:r>
          </w:p>
          <w:p w:rsidR="003F7D7C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3F7D7C" w:rsidRPr="0075305C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ai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,</w:t>
            </w:r>
            <w:r w:rsidRPr="0000473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welling</w:t>
            </w:r>
            <w:r w:rsidRPr="006D7DD4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 xml:space="preserve"> </w:t>
            </w:r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nd proptosis</w:t>
            </w:r>
          </w:p>
        </w:tc>
        <w:tc>
          <w:tcPr>
            <w:tcW w:w="1113" w:type="dxa"/>
          </w:tcPr>
          <w:p w:rsidR="003F7D7C" w:rsidRPr="00276C82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917" w:type="dxa"/>
          </w:tcPr>
          <w:p w:rsidR="003F7D7C" w:rsidRPr="00276C82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thmoid and maxillary sinuses</w:t>
            </w:r>
          </w:p>
        </w:tc>
        <w:tc>
          <w:tcPr>
            <w:tcW w:w="644" w:type="dxa"/>
          </w:tcPr>
          <w:p w:rsidR="003F7D7C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3F7D7C" w:rsidRPr="00F03367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3F7D7C" w:rsidRPr="00F03367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endoscopic sinus surgery</w:t>
            </w:r>
          </w:p>
        </w:tc>
        <w:tc>
          <w:tcPr>
            <w:tcW w:w="892" w:type="dxa"/>
          </w:tcPr>
          <w:p w:rsidR="003F7D7C" w:rsidRPr="00F03367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3F7D7C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proofErr w:type="spellStart"/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treptococo</w:t>
            </w:r>
            <w:proofErr w:type="spellEnd"/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beta </w:t>
            </w:r>
            <w:proofErr w:type="spellStart"/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emolítico</w:t>
            </w:r>
            <w:proofErr w:type="spellEnd"/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del </w:t>
            </w:r>
            <w:proofErr w:type="spellStart"/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grupo</w:t>
            </w:r>
            <w:proofErr w:type="spellEnd"/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</w:t>
            </w:r>
          </w:p>
        </w:tc>
        <w:tc>
          <w:tcPr>
            <w:tcW w:w="1549" w:type="dxa"/>
          </w:tcPr>
          <w:p w:rsidR="003F7D7C" w:rsidRPr="006D7DD4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triaxone, vancomycin and ampicillin-sulbactam</w:t>
            </w:r>
          </w:p>
        </w:tc>
        <w:tc>
          <w:tcPr>
            <w:tcW w:w="744" w:type="dxa"/>
          </w:tcPr>
          <w:p w:rsidR="003F7D7C" w:rsidRPr="006D7DD4" w:rsidRDefault="006D7DD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SdcOteiBDYXJyaWxsbzwvQXV0aG9yPjxZZWFyPjIwMTc8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SdcOteiBDYXJyaWxsbzwvQXV0aG9yPjxZZWFyPjIwMTc8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1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FC78A9" w:rsidRDefault="00FC78A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>3 years,</w:t>
            </w:r>
          </w:p>
          <w:p w:rsidR="000F15A9" w:rsidRDefault="00FC78A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0F15A9" w:rsidRPr="0075305C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AC5C31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, red eye and mucopurulent discharge</w:t>
            </w:r>
          </w:p>
        </w:tc>
        <w:tc>
          <w:tcPr>
            <w:tcW w:w="1113" w:type="dxa"/>
          </w:tcPr>
          <w:p w:rsidR="000F15A9" w:rsidRPr="00AC5C31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917" w:type="dxa"/>
          </w:tcPr>
          <w:p w:rsidR="000F15A9" w:rsidRPr="00276C82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0F15A9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0F15A9" w:rsidRPr="00F03367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0F15A9" w:rsidRPr="00F03367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</w:p>
        </w:tc>
        <w:tc>
          <w:tcPr>
            <w:tcW w:w="892" w:type="dxa"/>
          </w:tcPr>
          <w:p w:rsidR="000F15A9" w:rsidRPr="00F03367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0F15A9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AC5C31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hlamydia trachomatis</w:t>
            </w:r>
          </w:p>
        </w:tc>
        <w:tc>
          <w:tcPr>
            <w:tcW w:w="1549" w:type="dxa"/>
          </w:tcPr>
          <w:p w:rsidR="000F15A9" w:rsidRPr="00F03367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AC5C31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lindamycin and azithromycin</w:t>
            </w:r>
          </w:p>
        </w:tc>
        <w:tc>
          <w:tcPr>
            <w:tcW w:w="744" w:type="dxa"/>
          </w:tcPr>
          <w:p w:rsidR="000F15A9" w:rsidRDefault="00AC5C3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IYWRkYWQ8L0F1dGhvcj48WWVhcj4yMDE5PC9ZZWFyPjxS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IYWRkYWQ8L0F1dGhvcj48WWVhcj4yMDE5PC9ZZWFyPjxS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2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E60203" w:rsidRDefault="00E6020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an age: 6.5 years</w:t>
            </w:r>
          </w:p>
          <w:p w:rsidR="000F15A9" w:rsidRDefault="00E6020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71.4%)</w:t>
            </w:r>
          </w:p>
        </w:tc>
        <w:tc>
          <w:tcPr>
            <w:tcW w:w="1123" w:type="dxa"/>
          </w:tcPr>
          <w:p w:rsidR="000F15A9" w:rsidRPr="0075305C" w:rsidRDefault="00E6020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E6020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, erythema, ptosis, fever</w:t>
            </w:r>
          </w:p>
        </w:tc>
        <w:tc>
          <w:tcPr>
            <w:tcW w:w="1113" w:type="dxa"/>
          </w:tcPr>
          <w:p w:rsidR="000F15A9" w:rsidRPr="00276C82" w:rsidRDefault="00E6020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, </w:t>
            </w:r>
            <w:r w:rsidRPr="00E6020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trauma</w:t>
            </w: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nd upper respiratory tract infection</w:t>
            </w:r>
          </w:p>
        </w:tc>
        <w:tc>
          <w:tcPr>
            <w:tcW w:w="917" w:type="dxa"/>
          </w:tcPr>
          <w:p w:rsidR="000F15A9" w:rsidRPr="00E60203" w:rsidRDefault="00E6020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644" w:type="dxa"/>
          </w:tcPr>
          <w:p w:rsidR="000F15A9" w:rsidRDefault="00E6020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 (35%)</w:t>
            </w:r>
          </w:p>
        </w:tc>
        <w:tc>
          <w:tcPr>
            <w:tcW w:w="638" w:type="dxa"/>
          </w:tcPr>
          <w:p w:rsidR="000F15A9" w:rsidRPr="00F03367" w:rsidRDefault="00E6020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0F15A9" w:rsidRPr="00F03367" w:rsidRDefault="00E6020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57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43%)</w:t>
            </w:r>
          </w:p>
        </w:tc>
        <w:tc>
          <w:tcPr>
            <w:tcW w:w="892" w:type="dxa"/>
          </w:tcPr>
          <w:p w:rsidR="000F15A9" w:rsidRPr="00F03367" w:rsidRDefault="00E6020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0F15A9" w:rsidRDefault="007574A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574A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taphylococcus aureus (28.6%)</w:t>
            </w:r>
          </w:p>
        </w:tc>
        <w:tc>
          <w:tcPr>
            <w:tcW w:w="1549" w:type="dxa"/>
          </w:tcPr>
          <w:p w:rsidR="000F15A9" w:rsidRPr="00F03367" w:rsidRDefault="007574A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574A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28.6% of patients in this stud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: </w:t>
            </w:r>
            <w:r w:rsidRPr="007574AB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t</w:t>
            </w:r>
            <w:r w:rsidRPr="007574A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ree antibiotics including Augmentin, metronidazole, ceftazidime, cefuroxime and vancomycin</w:t>
            </w:r>
          </w:p>
        </w:tc>
        <w:tc>
          <w:tcPr>
            <w:tcW w:w="744" w:type="dxa"/>
          </w:tcPr>
          <w:p w:rsidR="000F15A9" w:rsidRDefault="007574A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Mohd-Ilham&lt;/Author&gt;&lt;Year&gt;2020&lt;/Year&gt;&lt;RecNum&gt;147&lt;/RecNum&gt;&lt;DisplayText&gt;[13]&lt;/DisplayText&gt;&lt;record&gt;&lt;rec-number&gt;147&lt;/rec-number&gt;&lt;foreign-keys&gt;&lt;key app="EN" db-id="fp0r9ep9wtr0s4edw5yp0wfcx5rw9ws2tf2a" timestamp="1628084059"&gt;147&lt;/key&gt;&lt;/foreign-keys&gt;&lt;ref-type name="Journal Article"&gt;17&lt;/ref-type&gt;&lt;contributors&gt;&lt;authors&gt;&lt;author&gt;Mohd-Ilham, I.&lt;/author&gt;&lt;author&gt;Muhd-Syafi, A. B.&lt;/author&gt;&lt;author&gt;Khairy-Shamel, S. T.&lt;/author&gt;&lt;author&gt;Shatriah, I.&lt;/author&gt;&lt;/authors&gt;&lt;/contributors&gt;&lt;auth-address&gt;Department of Ophthalmology, School of Medical Sciences, Universiti Sains Malaysia, Kelantan, Malaysia.&amp;#xD;Hospital Universiti Sains Malaysia, Kelantan, Malaysia.&lt;/auth-address&gt;&lt;titles&gt;&lt;title&gt;Clinical characteristics and outcomes of paediatric orbital cellulitis in Hospital Universiti Sains Malaysia: a five-year review&lt;/title&gt;&lt;secondary-title&gt;Singapore Med J&lt;/secondary-title&gt;&lt;alt-title&gt;Singapore medical journal&lt;/alt-title&gt;&lt;/titles&gt;&lt;periodical&gt;&lt;full-title&gt;Singapore Med J&lt;/full-title&gt;&lt;abbr-1&gt;Singapore medical journal&lt;/abbr-1&gt;&lt;/periodical&gt;&lt;alt-periodical&gt;&lt;full-title&gt;Singapore Med J&lt;/full-title&gt;&lt;abbr-1&gt;Singapore medical journal&lt;/abbr-1&gt;&lt;/alt-periodical&gt;&lt;pages&gt;312-319&lt;/pages&gt;&lt;volume&gt;61&lt;/volume&gt;&lt;number&gt;6&lt;/number&gt;&lt;edition&gt;2019/10/11&lt;/edition&gt;&lt;keywords&gt;&lt;keyword&gt;Asian children&lt;/keyword&gt;&lt;keyword&gt;orbital abscess&lt;/keyword&gt;&lt;keyword&gt;orbital cellulitis&lt;/keyword&gt;&lt;/keywords&gt;&lt;dates&gt;&lt;year&gt;2020&lt;/year&gt;&lt;pub-dates&gt;&lt;date&gt;Jun&lt;/date&gt;&lt;/pub-dates&gt;&lt;/dates&gt;&lt;isbn&gt;0037-5675 (Print)&amp;#xD;0037-5675&lt;/isbn&gt;&lt;accession-num&gt;31598730&lt;/accession-num&gt;&lt;urls&gt;&lt;/urls&gt;&lt;custom2&gt;PMC7905127&lt;/custom2&gt;&lt;electronic-resource-num&gt;10.11622/smedj.201912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3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575B3C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7 years,</w:t>
            </w:r>
          </w:p>
          <w:p w:rsidR="000F15A9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0F15A9" w:rsidRPr="0075305C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575B3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decreased vision, proptosis, and swelling</w:t>
            </w:r>
          </w:p>
        </w:tc>
        <w:tc>
          <w:tcPr>
            <w:tcW w:w="1113" w:type="dxa"/>
          </w:tcPr>
          <w:p w:rsidR="000F15A9" w:rsidRPr="00276C82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575B3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enetrating injury with a metallic intraocular foreign body</w:t>
            </w:r>
          </w:p>
        </w:tc>
        <w:tc>
          <w:tcPr>
            <w:tcW w:w="917" w:type="dxa"/>
          </w:tcPr>
          <w:p w:rsidR="000F15A9" w:rsidRPr="00575B3C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0F15A9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0F15A9" w:rsidRPr="00F03367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0F15A9" w:rsidRPr="00F03367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</w:p>
        </w:tc>
        <w:tc>
          <w:tcPr>
            <w:tcW w:w="892" w:type="dxa"/>
          </w:tcPr>
          <w:p w:rsidR="000F15A9" w:rsidRPr="00F03367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575B3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oor visual</w:t>
            </w:r>
          </w:p>
        </w:tc>
        <w:tc>
          <w:tcPr>
            <w:tcW w:w="1091" w:type="dxa"/>
          </w:tcPr>
          <w:p w:rsidR="000F15A9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575B3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lostridium perfringens</w:t>
            </w:r>
          </w:p>
        </w:tc>
        <w:tc>
          <w:tcPr>
            <w:tcW w:w="1549" w:type="dxa"/>
          </w:tcPr>
          <w:p w:rsidR="000F15A9" w:rsidRPr="00F03367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575B3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imipenem, metronidazole and gentamicin</w:t>
            </w:r>
          </w:p>
        </w:tc>
        <w:tc>
          <w:tcPr>
            <w:tcW w:w="744" w:type="dxa"/>
          </w:tcPr>
          <w:p w:rsidR="000F15A9" w:rsidRDefault="00575B3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HdWVkaXJhPC9BdXRob3I+PFllYXI+MjAxODwvWWVhcj48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HdWVkaXJhPC9BdXRob3I+PFllYXI+MjAxODwvWWVhcj48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4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8F4BC7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 years,</w:t>
            </w:r>
          </w:p>
          <w:p w:rsidR="000F15A9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0F15A9" w:rsidRPr="0075305C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F4BC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</w:t>
            </w:r>
          </w:p>
        </w:tc>
        <w:tc>
          <w:tcPr>
            <w:tcW w:w="1113" w:type="dxa"/>
          </w:tcPr>
          <w:p w:rsidR="000F15A9" w:rsidRPr="00276C82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F4BC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yringing and probing with silicone intubation of the nasolacrimal duct</w:t>
            </w:r>
          </w:p>
        </w:tc>
        <w:tc>
          <w:tcPr>
            <w:tcW w:w="917" w:type="dxa"/>
          </w:tcPr>
          <w:p w:rsidR="000F15A9" w:rsidRPr="008F4BC7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0F15A9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0F15A9" w:rsidRPr="00F03367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RI</w:t>
            </w:r>
          </w:p>
        </w:tc>
        <w:tc>
          <w:tcPr>
            <w:tcW w:w="903" w:type="dxa"/>
          </w:tcPr>
          <w:p w:rsidR="000F15A9" w:rsidRPr="00F03367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urgery</w:t>
            </w:r>
          </w:p>
        </w:tc>
        <w:tc>
          <w:tcPr>
            <w:tcW w:w="892" w:type="dxa"/>
          </w:tcPr>
          <w:p w:rsidR="000F15A9" w:rsidRPr="00F03367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0F15A9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F4BC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aspergillosis and </w:t>
            </w:r>
            <w:proofErr w:type="spellStart"/>
            <w:r w:rsidRPr="008F4BC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ucormycosis</w:t>
            </w:r>
            <w:proofErr w:type="spellEnd"/>
          </w:p>
        </w:tc>
        <w:tc>
          <w:tcPr>
            <w:tcW w:w="1549" w:type="dxa"/>
          </w:tcPr>
          <w:p w:rsidR="000F15A9" w:rsidRPr="00F03367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F4BC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mphotericin B and Voriconazole</w:t>
            </w:r>
          </w:p>
        </w:tc>
        <w:tc>
          <w:tcPr>
            <w:tcW w:w="744" w:type="dxa"/>
          </w:tcPr>
          <w:p w:rsidR="000F15A9" w:rsidRDefault="008F4BC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Habroosh&lt;/Author&gt;&lt;Year&gt;2017&lt;/Year&gt;&lt;RecNum&gt;173&lt;/RecNum&gt;&lt;DisplayText&gt;[15]&lt;/DisplayText&gt;&lt;record&gt;&lt;rec-number&gt;173&lt;/rec-number&gt;&lt;foreign-keys&gt;&lt;key app="EN" db-id="fp0r9ep9wtr0s4edw5yp0wfcx5rw9ws2tf2a" timestamp="1628085095"&gt;173&lt;/key&gt;&lt;/foreign-keys&gt;&lt;ref-type name="Journal Article"&gt;17&lt;/ref-type&gt;&lt;contributors&gt;&lt;authors&gt;&lt;author&gt;Habroosh, F. A.&lt;/author&gt;&lt;author&gt;Eatamadi, H.&lt;/author&gt;&lt;author&gt;Mohamed, R. M.&lt;/author&gt;&lt;/authors&gt;&lt;/contributors&gt;&lt;auth-address&gt;Sheikh Khalifa Medical City, United Arab Emirates.&lt;/auth-address&gt;&lt;titles&gt;&lt;title&gt;Concomitant orbital aspergillosis and mucormycosis in a 17 months old immunocompetent child&lt;/title&gt;&lt;secondary-title&gt;Saudi J Ophthalmol&lt;/secondary-title&gt;&lt;alt-title&gt;Saudi journal of ophthalmology : official journal of the Saudi Ophthalmological Society&lt;/alt-title&gt;&lt;/titles&gt;&lt;periodical&gt;&lt;full-title&gt;Saudi J Ophthalmol&lt;/full-title&gt;&lt;abbr-1&gt;Saudi journal of ophthalmology : official journal of the Saudi Ophthalmological Society&lt;/abbr-1&gt;&lt;/periodical&gt;&lt;alt-periodical&gt;&lt;full-title&gt;Saudi J Ophthalmol&lt;/full-title&gt;&lt;abbr-1&gt;Saudi journal of ophthalmology : official journal of the Saudi Ophthalmological Society&lt;/abbr-1&gt;&lt;/alt-periodical&gt;&lt;pages&gt;193-195&lt;/pages&gt;&lt;volume&gt;31&lt;/volume&gt;&lt;number&gt;3&lt;/number&gt;&lt;edition&gt;2017/09/02&lt;/edition&gt;&lt;keywords&gt;&lt;keyword&gt;Aspergillosis&lt;/keyword&gt;&lt;keyword&gt;Immunocompetent child&lt;/keyword&gt;&lt;keyword&gt;Isolated orbital fungal infection&lt;/keyword&gt;&lt;keyword&gt;Mucormycosis&lt;/keyword&gt;&lt;/keywords&gt;&lt;dates&gt;&lt;year&gt;2017&lt;/year&gt;&lt;pub-dates&gt;&lt;date&gt;Jul-Sep&lt;/date&gt;&lt;/pub-dates&gt;&lt;/dates&gt;&lt;isbn&gt;1319-4534 (Print)&amp;#xD;1319-4534&lt;/isbn&gt;&lt;accession-num&gt;28860923&lt;/accession-num&gt;&lt;urls&gt;&lt;/urls&gt;&lt;custom2&gt;PMC5569355&lt;/custom2&gt;&lt;electronic-resource-num&gt;10.1016/j.sjopt.2017.05.00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5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0F15A9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edia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ge:2.9 years</w:t>
            </w:r>
          </w:p>
          <w:p w:rsidR="00DA5ECD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56.1%)</w:t>
            </w:r>
          </w:p>
        </w:tc>
        <w:tc>
          <w:tcPr>
            <w:tcW w:w="1123" w:type="dxa"/>
          </w:tcPr>
          <w:p w:rsidR="000F15A9" w:rsidRPr="0075305C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5712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fever, </w:t>
            </w:r>
            <w:r w:rsidRPr="0075305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decreased </w:t>
            </w:r>
            <w:r w:rsidRPr="0045712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vision</w:t>
            </w:r>
          </w:p>
        </w:tc>
        <w:tc>
          <w:tcPr>
            <w:tcW w:w="1113" w:type="dxa"/>
          </w:tcPr>
          <w:p w:rsidR="000F15A9" w:rsidRPr="00276C82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, </w:t>
            </w:r>
            <w:r w:rsidRPr="00E6020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trauma</w:t>
            </w: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nd upper respiratory tract infection</w:t>
            </w:r>
          </w:p>
        </w:tc>
        <w:tc>
          <w:tcPr>
            <w:tcW w:w="917" w:type="dxa"/>
          </w:tcPr>
          <w:p w:rsidR="000F15A9" w:rsidRPr="00DA5ECD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644" w:type="dxa"/>
          </w:tcPr>
          <w:p w:rsidR="000F15A9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 (1.5%)</w:t>
            </w:r>
          </w:p>
        </w:tc>
        <w:tc>
          <w:tcPr>
            <w:tcW w:w="638" w:type="dxa"/>
          </w:tcPr>
          <w:p w:rsidR="000F15A9" w:rsidRPr="00F03367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13.6)</w:t>
            </w:r>
          </w:p>
        </w:tc>
        <w:tc>
          <w:tcPr>
            <w:tcW w:w="903" w:type="dxa"/>
          </w:tcPr>
          <w:p w:rsidR="000F15A9" w:rsidRPr="00F03367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98.5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1.5%)</w:t>
            </w:r>
          </w:p>
        </w:tc>
        <w:tc>
          <w:tcPr>
            <w:tcW w:w="892" w:type="dxa"/>
          </w:tcPr>
          <w:p w:rsidR="000F15A9" w:rsidRPr="00F03367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0F15A9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1549" w:type="dxa"/>
          </w:tcPr>
          <w:p w:rsidR="000F15A9" w:rsidRPr="00F03367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triaxone</w:t>
            </w:r>
          </w:p>
        </w:tc>
        <w:tc>
          <w:tcPr>
            <w:tcW w:w="744" w:type="dxa"/>
          </w:tcPr>
          <w:p w:rsidR="000F15A9" w:rsidRDefault="00DA5EC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Ucml0dDwvQXV0aG9yPjxZZWFyPjIwMTk8L1llYXI+PFJl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Ucml0dDwvQXV0aG9yPjxZZWFyPjIwMTk8L1llYXI+PFJl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6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BF0B6E" w:rsidRDefault="00BF0B6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5 years,</w:t>
            </w:r>
          </w:p>
          <w:p w:rsidR="00467560" w:rsidRDefault="00BF0B6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467560" w:rsidRPr="0075305C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261A0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decreased vision, red eye, and swelling</w:t>
            </w:r>
          </w:p>
        </w:tc>
        <w:tc>
          <w:tcPr>
            <w:tcW w:w="1113" w:type="dxa"/>
          </w:tcPr>
          <w:p w:rsidR="00467560" w:rsidRPr="00261A09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, </w:t>
            </w:r>
            <w:r w:rsidRPr="00E6020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trauma</w:t>
            </w:r>
          </w:p>
        </w:tc>
        <w:tc>
          <w:tcPr>
            <w:tcW w:w="917" w:type="dxa"/>
          </w:tcPr>
          <w:p w:rsidR="00467560" w:rsidRPr="00276C82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261A0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xillary sinuses</w:t>
            </w:r>
          </w:p>
        </w:tc>
        <w:tc>
          <w:tcPr>
            <w:tcW w:w="644" w:type="dxa"/>
          </w:tcPr>
          <w:p w:rsidR="00467560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467560" w:rsidRPr="00F03367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467560" w:rsidRPr="00F03367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endoscopic sinus surgery</w:t>
            </w:r>
          </w:p>
        </w:tc>
        <w:tc>
          <w:tcPr>
            <w:tcW w:w="892" w:type="dxa"/>
          </w:tcPr>
          <w:p w:rsidR="00467560" w:rsidRPr="00261A09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467560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1549" w:type="dxa"/>
          </w:tcPr>
          <w:p w:rsidR="00467560" w:rsidRPr="00F03367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6D7DD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triaxone</w:t>
            </w:r>
            <w:r w:rsidRPr="00575B3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and </w:t>
            </w:r>
            <w:r w:rsidRPr="00575B3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etronidazole</w:t>
            </w:r>
          </w:p>
        </w:tc>
        <w:tc>
          <w:tcPr>
            <w:tcW w:w="744" w:type="dxa"/>
          </w:tcPr>
          <w:p w:rsidR="00467560" w:rsidRDefault="00261A0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Laycock&lt;/Author&gt;&lt;Year&gt;2020&lt;/Year&gt;&lt;RecNum&gt;88&lt;/RecNum&gt;&lt;DisplayText&gt;[17]&lt;/DisplayText&gt;&lt;record&gt;&lt;rec-number&gt;88&lt;/rec-number&gt;&lt;foreign-keys&gt;&lt;key app="EN" db-id="fp0r9ep9wtr0s4edw5yp0wfcx5rw9ws2tf2a" timestamp="1628075113"&gt;88&lt;/key&gt;&lt;/foreign-keys&gt;&lt;ref-type name="Journal Article"&gt;17&lt;/ref-type&gt;&lt;contributors&gt;&lt;authors&gt;&lt;author&gt;Laycock, J.&lt;/author&gt;&lt;author&gt;Wright, O. J.&lt;/author&gt;&lt;author&gt;Geyton, T.&lt;/author&gt;&lt;author&gt;Bowles, P.&lt;/author&gt;&lt;/authors&gt;&lt;/contributors&gt;&lt;auth-address&gt;Otolaryngology, Royal Sussex County Hospital, Brighton, UK julietlaycock@gmail.com.&amp;#xD;Otolaryngology, Royal Sussex County Hospital, Brighton, UK.&lt;/auth-address&gt;&lt;titles&gt;&lt;title&gt;Facial trauma aggravating paediatric orbital cellulitis&lt;/title&gt;&lt;secondary-title&gt;BMJ Case Rep&lt;/secondary-title&gt;&lt;alt-title&gt;BMJ case reports&lt;/alt-title&gt;&lt;/titles&gt;&lt;periodical&gt;&lt;full-title&gt;BMJ Case Rep&lt;/full-title&gt;&lt;abbr-1&gt;BMJ case reports&lt;/abbr-1&gt;&lt;/periodical&gt;&lt;alt-periodical&gt;&lt;full-title&gt;BMJ Case Rep&lt;/full-title&gt;&lt;abbr-1&gt;BMJ case reports&lt;/abbr-1&gt;&lt;/alt-periodical&gt;&lt;volume&gt;13&lt;/volume&gt;&lt;number&gt;4&lt;/number&gt;&lt;edition&gt;2020/04/23&lt;/edition&gt;&lt;keywords&gt;&lt;keyword&gt;Abscess/*diagnostic imaging&lt;/keyword&gt;&lt;keyword&gt;Adolescent&lt;/keyword&gt;&lt;keyword&gt;Anti-Bacterial Agents/therapeutic use&lt;/keyword&gt;&lt;keyword&gt;Drainage/methods&lt;/keyword&gt;&lt;keyword&gt;Edema/*diagnostic imaging&lt;/keyword&gt;&lt;keyword&gt;Facial Injuries/*complications&lt;/keyword&gt;&lt;keyword&gt;Female&lt;/keyword&gt;&lt;keyword&gt;Humans&lt;/keyword&gt;&lt;keyword&gt;Orbital Cellulitis/*etiology/therapy&lt;/keyword&gt;&lt;keyword&gt;Treatment Outcome&lt;/keyword&gt;&lt;keyword&gt;Wounds, Nonpenetrating/*complications&lt;/keyword&gt;&lt;keyword&gt;ear, nose and throat/otolaryngology&lt;/keyword&gt;&lt;keyword&gt;ophthalmology&lt;/keyword&gt;&lt;keyword&gt;otolaryngology / ENT&lt;/keyword&gt;&lt;/keywords&gt;&lt;dates&gt;&lt;year&gt;2020&lt;/year&gt;&lt;pub-dates&gt;&lt;date&gt;Apr 20&lt;/date&gt;&lt;/pub-dates&gt;&lt;/dates&gt;&lt;isbn&gt;1757-790x&lt;/isbn&gt;&lt;accession-num&gt;32317364&lt;/accession-num&gt;&lt;urls&gt;&lt;/urls&gt;&lt;custom2&gt;PMC7202721&lt;/custom2&gt;&lt;electronic-resource-num&gt;10.1136/bcr-2019-23323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7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A72FA5" w:rsidRDefault="00A72FA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an age: 4 years</w:t>
            </w:r>
          </w:p>
          <w:p w:rsidR="00467560" w:rsidRDefault="00A72FA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56.7%)</w:t>
            </w:r>
          </w:p>
        </w:tc>
        <w:tc>
          <w:tcPr>
            <w:tcW w:w="1123" w:type="dxa"/>
          </w:tcPr>
          <w:p w:rsidR="00467560" w:rsidRPr="0075305C" w:rsidRDefault="00A72FA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575B3C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P</w:t>
            </w:r>
            <w:r w:rsidRPr="00575B3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roptosis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575B3C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nd swelling</w:t>
            </w:r>
          </w:p>
        </w:tc>
        <w:tc>
          <w:tcPr>
            <w:tcW w:w="1113" w:type="dxa"/>
          </w:tcPr>
          <w:p w:rsidR="00467560" w:rsidRPr="00276C82" w:rsidRDefault="0087488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, skin infection and insect bites</w:t>
            </w:r>
          </w:p>
        </w:tc>
        <w:tc>
          <w:tcPr>
            <w:tcW w:w="917" w:type="dxa"/>
          </w:tcPr>
          <w:p w:rsidR="00467560" w:rsidRPr="00276C82" w:rsidRDefault="0046756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</w:p>
        </w:tc>
        <w:tc>
          <w:tcPr>
            <w:tcW w:w="644" w:type="dxa"/>
          </w:tcPr>
          <w:p w:rsidR="00467560" w:rsidRDefault="00FC4D3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 (11.7%)</w:t>
            </w:r>
          </w:p>
        </w:tc>
        <w:tc>
          <w:tcPr>
            <w:tcW w:w="638" w:type="dxa"/>
          </w:tcPr>
          <w:p w:rsidR="00467560" w:rsidRPr="00F03367" w:rsidRDefault="00A72FA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51.7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8.3%)</w:t>
            </w:r>
          </w:p>
        </w:tc>
        <w:tc>
          <w:tcPr>
            <w:tcW w:w="903" w:type="dxa"/>
          </w:tcPr>
          <w:p w:rsidR="00467560" w:rsidRPr="00F03367" w:rsidRDefault="00A72FA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91.7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8.3%)</w:t>
            </w:r>
          </w:p>
        </w:tc>
        <w:tc>
          <w:tcPr>
            <w:tcW w:w="892" w:type="dxa"/>
          </w:tcPr>
          <w:p w:rsidR="00467560" w:rsidRPr="00F03367" w:rsidRDefault="00A72FA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467560" w:rsidRDefault="00384C2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A72FA5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Hemophilus </w:t>
            </w:r>
            <w:r w:rsidRPr="00A72FA5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="00A72FA5" w:rsidRPr="00A72FA5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3.3%), </w:t>
            </w:r>
            <w:r w:rsidRPr="00A72FA5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streptococcus </w:t>
            </w:r>
            <w:r w:rsidRPr="00A72FA5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="00A72FA5" w:rsidRPr="00A72FA5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1.7%) and Staphylococcus </w:t>
            </w:r>
            <w:r w:rsidRPr="00A72FA5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aureus </w:t>
            </w:r>
            <w:r w:rsidRPr="00A72FA5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="00A72FA5" w:rsidRPr="00A72FA5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.7%)</w:t>
            </w:r>
          </w:p>
        </w:tc>
        <w:tc>
          <w:tcPr>
            <w:tcW w:w="1549" w:type="dxa"/>
          </w:tcPr>
          <w:p w:rsidR="00467560" w:rsidRPr="00F03367" w:rsidRDefault="001E1B1F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E1B1F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moxicillin-Clavulanic acid, Cefotaxime, Fosfomycin, Vancomycin</w:t>
            </w:r>
          </w:p>
        </w:tc>
        <w:tc>
          <w:tcPr>
            <w:tcW w:w="744" w:type="dxa"/>
          </w:tcPr>
          <w:p w:rsidR="00467560" w:rsidRDefault="001E1B1F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YWFkb3VsaTwvQXV0aG9yPjxZZWFyPjIwMTk8L1llYXI+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YWFkb3VsaTwvQXV0aG9yPjxZZWFyPjIwMTk8L1llYXI+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8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0C3755" w:rsidRDefault="000C375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an age: 3.9 years</w:t>
            </w:r>
          </w:p>
          <w:p w:rsidR="00467560" w:rsidRDefault="000C375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62%)</w:t>
            </w:r>
          </w:p>
        </w:tc>
        <w:tc>
          <w:tcPr>
            <w:tcW w:w="1123" w:type="dxa"/>
          </w:tcPr>
          <w:p w:rsidR="00467560" w:rsidRPr="0075305C" w:rsidRDefault="0016154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261A0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red eye, and swelling</w:t>
            </w:r>
          </w:p>
        </w:tc>
        <w:tc>
          <w:tcPr>
            <w:tcW w:w="1113" w:type="dxa"/>
          </w:tcPr>
          <w:p w:rsidR="00467560" w:rsidRPr="00276C82" w:rsidRDefault="0016154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917" w:type="dxa"/>
          </w:tcPr>
          <w:p w:rsidR="00467560" w:rsidRPr="00276C82" w:rsidRDefault="0016154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644" w:type="dxa"/>
          </w:tcPr>
          <w:p w:rsidR="00467560" w:rsidRDefault="0016154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 (15.8%)</w:t>
            </w:r>
          </w:p>
        </w:tc>
        <w:tc>
          <w:tcPr>
            <w:tcW w:w="638" w:type="dxa"/>
          </w:tcPr>
          <w:p w:rsidR="00467560" w:rsidRPr="00F03367" w:rsidRDefault="0016154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38.6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5.3%)</w:t>
            </w:r>
          </w:p>
        </w:tc>
        <w:tc>
          <w:tcPr>
            <w:tcW w:w="903" w:type="dxa"/>
          </w:tcPr>
          <w:p w:rsidR="00467560" w:rsidRPr="00F03367" w:rsidRDefault="0016154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74.2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15.8%)</w:t>
            </w:r>
          </w:p>
        </w:tc>
        <w:tc>
          <w:tcPr>
            <w:tcW w:w="892" w:type="dxa"/>
          </w:tcPr>
          <w:p w:rsidR="00467560" w:rsidRPr="00F03367" w:rsidRDefault="0016154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6154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Recurrence of orbital infection </w:t>
            </w:r>
            <w:r w:rsidRPr="0016154A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16154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5.3%)</w:t>
            </w:r>
          </w:p>
        </w:tc>
        <w:tc>
          <w:tcPr>
            <w:tcW w:w="1091" w:type="dxa"/>
          </w:tcPr>
          <w:p w:rsidR="00467560" w:rsidRDefault="0016154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6154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treptococcus pneumonie (3.5%)</w:t>
            </w:r>
          </w:p>
        </w:tc>
        <w:tc>
          <w:tcPr>
            <w:tcW w:w="1549" w:type="dxa"/>
          </w:tcPr>
          <w:p w:rsidR="00467560" w:rsidRPr="00F03367" w:rsidRDefault="0016154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6154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otaxime or ceftriaxone) or a combined penicillin (ampicillin-sulbactam; amoxicillin/clavulanic acid)</w:t>
            </w:r>
          </w:p>
        </w:tc>
        <w:tc>
          <w:tcPr>
            <w:tcW w:w="744" w:type="dxa"/>
          </w:tcPr>
          <w:p w:rsidR="00467560" w:rsidRDefault="000C375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Y2lhcnJldHRhPC9BdXRob3I+PFllYXI+MjAxNzwvWWVh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Y2lhcnJldHRhPC9BdXRob3I+PFllYXI+MjAxNzwvWWVh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19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7479C6" w:rsidRDefault="007479C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an age: 4.7 years</w:t>
            </w:r>
          </w:p>
          <w:p w:rsidR="00467560" w:rsidRDefault="007479C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lastRenderedPageBreak/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51.9%)</w:t>
            </w:r>
          </w:p>
        </w:tc>
        <w:tc>
          <w:tcPr>
            <w:tcW w:w="1123" w:type="dxa"/>
          </w:tcPr>
          <w:p w:rsidR="00467560" w:rsidRPr="0075305C" w:rsidRDefault="00B77F5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261A0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>swelling</w:t>
            </w:r>
          </w:p>
        </w:tc>
        <w:tc>
          <w:tcPr>
            <w:tcW w:w="1113" w:type="dxa"/>
          </w:tcPr>
          <w:p w:rsidR="00467560" w:rsidRPr="00276C82" w:rsidRDefault="00B77F5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917" w:type="dxa"/>
          </w:tcPr>
          <w:p w:rsidR="00467560" w:rsidRPr="00276C82" w:rsidRDefault="00B77F5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467560" w:rsidRDefault="007479C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 (1</w:t>
            </w:r>
            <w:r w:rsidR="00B77F5E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0.3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%)</w:t>
            </w:r>
          </w:p>
        </w:tc>
        <w:tc>
          <w:tcPr>
            <w:tcW w:w="638" w:type="dxa"/>
          </w:tcPr>
          <w:p w:rsidR="00467560" w:rsidRPr="00F03367" w:rsidRDefault="007479C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20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>o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</w:p>
        </w:tc>
        <w:tc>
          <w:tcPr>
            <w:tcW w:w="903" w:type="dxa"/>
          </w:tcPr>
          <w:p w:rsidR="00467560" w:rsidRPr="00F03367" w:rsidRDefault="007479C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>Conservative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48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>surge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52%)</w:t>
            </w:r>
          </w:p>
        </w:tc>
        <w:tc>
          <w:tcPr>
            <w:tcW w:w="892" w:type="dxa"/>
          </w:tcPr>
          <w:p w:rsidR="00467560" w:rsidRPr="00F03367" w:rsidRDefault="007479C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6154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 xml:space="preserve">Recurrence of orbital </w:t>
            </w:r>
            <w:r w:rsidRPr="0016154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 xml:space="preserve">infection </w:t>
            </w:r>
            <w:r w:rsidRPr="0016154A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2.5</w:t>
            </w:r>
            <w:r w:rsidRPr="0016154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%)</w:t>
            </w:r>
          </w:p>
        </w:tc>
        <w:tc>
          <w:tcPr>
            <w:tcW w:w="1091" w:type="dxa"/>
          </w:tcPr>
          <w:p w:rsidR="00467560" w:rsidRDefault="007479C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479C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 xml:space="preserve">Streptococcus pyogenes </w:t>
            </w:r>
            <w:r w:rsidRPr="007479C6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7479C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36%), </w:t>
            </w:r>
            <w:r w:rsidRPr="007479C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 xml:space="preserve">Streptococcus anginosus </w:t>
            </w:r>
            <w:r w:rsidRPr="007479C6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7479C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12%), Haemophilus influenza </w:t>
            </w:r>
            <w:r w:rsidRPr="007479C6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7479C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8%), Streptococcus </w:t>
            </w:r>
            <w:r w:rsidR="00B77F5E" w:rsidRPr="007479C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pneumoniae </w:t>
            </w:r>
            <w:r w:rsidR="00B77F5E" w:rsidRPr="007479C6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7479C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4%)</w:t>
            </w:r>
          </w:p>
        </w:tc>
        <w:tc>
          <w:tcPr>
            <w:tcW w:w="1549" w:type="dxa"/>
          </w:tcPr>
          <w:p w:rsidR="00467560" w:rsidRPr="00F03367" w:rsidRDefault="007479C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479C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>Cefotaxime and Flu- cloxacillin</w:t>
            </w:r>
          </w:p>
        </w:tc>
        <w:tc>
          <w:tcPr>
            <w:tcW w:w="744" w:type="dxa"/>
          </w:tcPr>
          <w:p w:rsidR="00467560" w:rsidRDefault="00B77F5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Dcm9zYmllPC9BdXRob3I+PFllYXI+MjAxNjwvWWVhcj48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Dcm9zYmllPC9BdXRob3I+PFllYXI+MjAxNjwvWWVhcj48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0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C22EA1" w:rsidRDefault="00C22EA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3 years,</w:t>
            </w:r>
          </w:p>
          <w:p w:rsidR="008A213A" w:rsidRDefault="00C22EA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8A213A" w:rsidRPr="0075305C" w:rsidRDefault="00B01DE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E6020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, fever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,</w:t>
            </w:r>
            <w:r w:rsidRPr="00396DC1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="00396DC1" w:rsidRPr="00396DC1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mplete ophthalmoplegia, ptosis and loss of vision</w:t>
            </w:r>
          </w:p>
        </w:tc>
        <w:tc>
          <w:tcPr>
            <w:tcW w:w="1113" w:type="dxa"/>
          </w:tcPr>
          <w:p w:rsidR="008A213A" w:rsidRPr="00396DC1" w:rsidRDefault="00E3409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E3409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leukemia</w:t>
            </w:r>
          </w:p>
        </w:tc>
        <w:tc>
          <w:tcPr>
            <w:tcW w:w="917" w:type="dxa"/>
          </w:tcPr>
          <w:p w:rsidR="008A213A" w:rsidRPr="00276C82" w:rsidRDefault="003C116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Maxillary </w:t>
            </w:r>
            <w:r w:rsidRPr="003C116D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d ethmoid sinus</w:t>
            </w:r>
          </w:p>
        </w:tc>
        <w:tc>
          <w:tcPr>
            <w:tcW w:w="644" w:type="dxa"/>
          </w:tcPr>
          <w:p w:rsidR="008A213A" w:rsidRDefault="00E3409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8A213A" w:rsidRPr="00F03367" w:rsidRDefault="00B01DE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</w:p>
        </w:tc>
        <w:tc>
          <w:tcPr>
            <w:tcW w:w="903" w:type="dxa"/>
          </w:tcPr>
          <w:p w:rsidR="008A213A" w:rsidRPr="00F03367" w:rsidRDefault="00B01DE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</w:p>
        </w:tc>
        <w:tc>
          <w:tcPr>
            <w:tcW w:w="892" w:type="dxa"/>
          </w:tcPr>
          <w:p w:rsidR="008A213A" w:rsidRPr="00F03367" w:rsidRDefault="003C116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rbital exenteration, skull base resection, cerebral debridement with placement of an Ommaya reservoir</w:t>
            </w:r>
          </w:p>
        </w:tc>
        <w:tc>
          <w:tcPr>
            <w:tcW w:w="1091" w:type="dxa"/>
          </w:tcPr>
          <w:p w:rsidR="008A213A" w:rsidRPr="003C116D" w:rsidRDefault="003C116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proofErr w:type="spellStart"/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ucormycosis</w:t>
            </w:r>
            <w:proofErr w:type="spellEnd"/>
          </w:p>
        </w:tc>
        <w:tc>
          <w:tcPr>
            <w:tcW w:w="1549" w:type="dxa"/>
          </w:tcPr>
          <w:p w:rsidR="008A213A" w:rsidRPr="00F03367" w:rsidRDefault="003C116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liposomal amphotericin B (L-</w:t>
            </w:r>
            <w:proofErr w:type="spellStart"/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mB</w:t>
            </w:r>
            <w:proofErr w:type="spellEnd"/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) and </w:t>
            </w:r>
            <w:proofErr w:type="spellStart"/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osaconazole</w:t>
            </w:r>
            <w:proofErr w:type="spellEnd"/>
          </w:p>
        </w:tc>
        <w:tc>
          <w:tcPr>
            <w:tcW w:w="744" w:type="dxa"/>
          </w:tcPr>
          <w:p w:rsidR="008A213A" w:rsidRDefault="00E3409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Levinsen&lt;/Author&gt;&lt;Year&gt;2021&lt;/Year&gt;&lt;RecNum&gt;122&lt;/RecNum&gt;&lt;DisplayText&gt;[21]&lt;/DisplayText&gt;&lt;record&gt;&lt;rec-number&gt;122&lt;/rec-number&gt;&lt;foreign-keys&gt;&lt;key app="EN" db-id="fp0r9ep9wtr0s4edw5yp0wfcx5rw9ws2tf2a" timestamp="1628081972"&gt;122&lt;/key&gt;&lt;/foreign-keys&gt;&lt;ref-type name="Journal Article"&gt;17&lt;/ref-type&gt;&lt;contributors&gt;&lt;authors&gt;&lt;author&gt;Levinsen, M.&lt;/author&gt;&lt;author&gt;Kiilgaard, J. F.&lt;/author&gt;&lt;author&gt;Thomsen, C.&lt;/author&gt;&lt;author&gt;Heegaard, S.&lt;/author&gt;&lt;author&gt;Nissen, K. R.&lt;/author&gt;&lt;/authors&gt;&lt;/contributors&gt;&lt;auth-address&gt;Department of Ophthalmology, Copenhagen University Hospital, Rigshospitalet, Copenhagen, Denmark.&amp;#xD;Department of Radiology, Zealand University Hospital, Roskilde, Denmark.&amp;#xD;Department of Pathology, Copenhagen University Hospital, Rigshospitalet, Copenhagen, Denmark.&lt;/auth-address&gt;&lt;titles&gt;&lt;title&gt;Medical and surgical treatment of rhino-orbital-cerebral mucormycosis in a child with leukemia&lt;/title&gt;&lt;secondary-title&gt;Am J Ophthalmol Case Rep&lt;/secondary-title&gt;&lt;alt-title&gt;American journal of ophthalmology case reports&lt;/alt-title&gt;&lt;/titles&gt;&lt;periodical&gt;&lt;full-title&gt;Am J Ophthalmol Case Rep&lt;/full-title&gt;&lt;abbr-1&gt;American journal of ophthalmology case reports&lt;/abbr-1&gt;&lt;/periodical&gt;&lt;alt-periodical&gt;&lt;full-title&gt;Am J Ophthalmol Case Rep&lt;/full-title&gt;&lt;abbr-1&gt;American journal of ophthalmology case reports&lt;/abbr-1&gt;&lt;/alt-periodical&gt;&lt;pages&gt;101092&lt;/pages&gt;&lt;volume&gt;22&lt;/volume&gt;&lt;edition&gt;2021/06/08&lt;/edition&gt;&lt;keywords&gt;&lt;keyword&gt;Acute lymphoblastic leukemia&lt;/keyword&gt;&lt;keyword&gt;Exenteration&lt;/keyword&gt;&lt;keyword&gt;Orbital apex syndrome&lt;/keyword&gt;&lt;keyword&gt;Rhino-orbital-cerebral mucormycosis&lt;/keyword&gt;&lt;/keywords&gt;&lt;dates&gt;&lt;year&gt;2021&lt;/year&gt;&lt;pub-dates&gt;&lt;date&gt;Jun&lt;/date&gt;&lt;/pub-dates&gt;&lt;/dates&gt;&lt;isbn&gt;2451-9936&lt;/isbn&gt;&lt;accession-num&gt;34095606&lt;/accession-num&gt;&lt;urls&gt;&lt;/urls&gt;&lt;custom2&gt;PMC8165661&lt;/custom2&gt;&lt;electronic-resource-num&gt;10.1016/j.ajoc.2021.10109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1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5C75B5" w:rsidRDefault="005C75B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edia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ge:1.5 years</w:t>
            </w:r>
          </w:p>
          <w:p w:rsidR="008A213A" w:rsidRDefault="005C75B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53%)</w:t>
            </w:r>
          </w:p>
        </w:tc>
        <w:tc>
          <w:tcPr>
            <w:tcW w:w="1123" w:type="dxa"/>
          </w:tcPr>
          <w:p w:rsidR="008A213A" w:rsidRPr="0075305C" w:rsidRDefault="00482A2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82A2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red eye, swelling and purulent nasal discharge</w:t>
            </w:r>
          </w:p>
        </w:tc>
        <w:tc>
          <w:tcPr>
            <w:tcW w:w="1113" w:type="dxa"/>
          </w:tcPr>
          <w:p w:rsidR="008A213A" w:rsidRPr="00276C82" w:rsidRDefault="005C75B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917" w:type="dxa"/>
          </w:tcPr>
          <w:p w:rsidR="008A213A" w:rsidRPr="00276C82" w:rsidRDefault="0062554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644" w:type="dxa"/>
          </w:tcPr>
          <w:p w:rsidR="008A213A" w:rsidRDefault="00482A2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 (25%)</w:t>
            </w:r>
          </w:p>
        </w:tc>
        <w:tc>
          <w:tcPr>
            <w:tcW w:w="638" w:type="dxa"/>
          </w:tcPr>
          <w:p w:rsidR="008A213A" w:rsidRPr="00F03367" w:rsidRDefault="00482A2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9%)</w:t>
            </w:r>
          </w:p>
        </w:tc>
        <w:tc>
          <w:tcPr>
            <w:tcW w:w="903" w:type="dxa"/>
          </w:tcPr>
          <w:p w:rsidR="008A213A" w:rsidRPr="00F03367" w:rsidRDefault="00482A2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91.7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8.3%)</w:t>
            </w:r>
          </w:p>
        </w:tc>
        <w:tc>
          <w:tcPr>
            <w:tcW w:w="892" w:type="dxa"/>
          </w:tcPr>
          <w:p w:rsidR="008A213A" w:rsidRPr="00F03367" w:rsidRDefault="0062554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A213A" w:rsidRDefault="00482A2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82A2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Streptococcus pneumonia </w:t>
            </w:r>
            <w:r w:rsidRPr="00482A2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482A2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10.6%) and Staphylococcus aureus </w:t>
            </w:r>
            <w:r w:rsidRPr="00482A2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482A2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.1%)</w:t>
            </w:r>
          </w:p>
        </w:tc>
        <w:tc>
          <w:tcPr>
            <w:tcW w:w="1549" w:type="dxa"/>
          </w:tcPr>
          <w:p w:rsidR="008A213A" w:rsidRPr="00F03367" w:rsidRDefault="0062554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62554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henoxymethylpenicillin, amoxicillin or amoxicillin/clavulanic acid</w:t>
            </w:r>
          </w:p>
        </w:tc>
        <w:tc>
          <w:tcPr>
            <w:tcW w:w="744" w:type="dxa"/>
          </w:tcPr>
          <w:p w:rsidR="008A213A" w:rsidRDefault="009B101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Y2hvbGxpbiBBc2s8L0F1dGhvcj48WWVhcj4yMDE3PC9Z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Y2hvbGxpbiBBc2s8L0F1dGhvcj48WWVhcj4yMDE3PC9Z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2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48558B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2 years,</w:t>
            </w:r>
          </w:p>
          <w:p w:rsidR="008A213A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8A213A" w:rsidRPr="0075305C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261A0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red eye, and swelling</w:t>
            </w:r>
          </w:p>
        </w:tc>
        <w:tc>
          <w:tcPr>
            <w:tcW w:w="1113" w:type="dxa"/>
          </w:tcPr>
          <w:p w:rsidR="008A213A" w:rsidRPr="00276C82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8558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face paint</w:t>
            </w:r>
          </w:p>
        </w:tc>
        <w:tc>
          <w:tcPr>
            <w:tcW w:w="917" w:type="dxa"/>
          </w:tcPr>
          <w:p w:rsidR="008A213A" w:rsidRPr="00276C82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8A213A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8A213A" w:rsidRPr="00F03367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8A213A" w:rsidRPr="00F03367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</w:p>
        </w:tc>
        <w:tc>
          <w:tcPr>
            <w:tcW w:w="892" w:type="dxa"/>
          </w:tcPr>
          <w:p w:rsidR="008A213A" w:rsidRPr="00F03367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A213A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48558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eisseria gonorrhoeae</w:t>
            </w:r>
          </w:p>
        </w:tc>
        <w:tc>
          <w:tcPr>
            <w:tcW w:w="1549" w:type="dxa"/>
          </w:tcPr>
          <w:p w:rsidR="008A213A" w:rsidRPr="00F03367" w:rsidRDefault="004855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479C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otaxime</w:t>
            </w:r>
          </w:p>
        </w:tc>
        <w:tc>
          <w:tcPr>
            <w:tcW w:w="744" w:type="dxa"/>
          </w:tcPr>
          <w:p w:rsidR="008A213A" w:rsidRDefault="00C6169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QZXJlaXJhLU9zcGluYTwvQXV0aG9yPjxZZWFyPjIwMTc8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QZXJlaXJhLU9zcGluYTwvQXV0aG9yPjxZZWFyPjIwMTc8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3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913190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19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25-day-old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 xml:space="preserve"> </w:t>
            </w:r>
          </w:p>
          <w:p w:rsidR="008A213A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8A213A" w:rsidRPr="0075305C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19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fever, swelling and oral cavity bleeding</w:t>
            </w:r>
          </w:p>
        </w:tc>
        <w:tc>
          <w:tcPr>
            <w:tcW w:w="1113" w:type="dxa"/>
          </w:tcPr>
          <w:p w:rsidR="008A213A" w:rsidRPr="00276C82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19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tooth infection</w:t>
            </w:r>
          </w:p>
        </w:tc>
        <w:tc>
          <w:tcPr>
            <w:tcW w:w="917" w:type="dxa"/>
          </w:tcPr>
          <w:p w:rsidR="008A213A" w:rsidRPr="00276C82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Maxillary </w:t>
            </w:r>
            <w:r w:rsidRPr="003C116D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d ethmoid sinus</w:t>
            </w:r>
          </w:p>
        </w:tc>
        <w:tc>
          <w:tcPr>
            <w:tcW w:w="644" w:type="dxa"/>
          </w:tcPr>
          <w:p w:rsidR="008A213A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8A213A" w:rsidRPr="00F03367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</w:p>
        </w:tc>
        <w:tc>
          <w:tcPr>
            <w:tcW w:w="903" w:type="dxa"/>
          </w:tcPr>
          <w:p w:rsidR="008A213A" w:rsidRPr="00F03367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urgery</w:t>
            </w:r>
          </w:p>
        </w:tc>
        <w:tc>
          <w:tcPr>
            <w:tcW w:w="892" w:type="dxa"/>
          </w:tcPr>
          <w:p w:rsidR="008A213A" w:rsidRPr="00F03367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A213A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19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an sensitive Staphylococcus aureus</w:t>
            </w:r>
          </w:p>
        </w:tc>
        <w:tc>
          <w:tcPr>
            <w:tcW w:w="1549" w:type="dxa"/>
          </w:tcPr>
          <w:p w:rsidR="008A213A" w:rsidRPr="00F03367" w:rsidRDefault="0091319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19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linezolid</w:t>
            </w:r>
          </w:p>
        </w:tc>
        <w:tc>
          <w:tcPr>
            <w:tcW w:w="744" w:type="dxa"/>
          </w:tcPr>
          <w:p w:rsidR="008A213A" w:rsidRDefault="00E55F7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XaGl0ZTwvQXV0aG9yPjxZZWFyPjIwMjE8L1llYXI+PFJl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XaGl0ZTwvQXV0aG9yPjxZZWFyPjIwMjE8L1llYXI+PFJl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4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8A213A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2 years</w:t>
            </w:r>
            <w:r w:rsidR="00D5376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,</w:t>
            </w:r>
            <w:r w:rsidR="00D53763">
              <w:t xml:space="preserve"> </w:t>
            </w:r>
            <w:r w:rsidR="00D53763" w:rsidRPr="00D5376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o mention of gender</w:t>
            </w:r>
          </w:p>
        </w:tc>
        <w:tc>
          <w:tcPr>
            <w:tcW w:w="1123" w:type="dxa"/>
          </w:tcPr>
          <w:p w:rsidR="008A213A" w:rsidRPr="0075305C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F240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eadache, red eye, and swelling</w:t>
            </w:r>
          </w:p>
        </w:tc>
        <w:tc>
          <w:tcPr>
            <w:tcW w:w="1113" w:type="dxa"/>
          </w:tcPr>
          <w:p w:rsidR="008A213A" w:rsidRPr="00276C82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917" w:type="dxa"/>
          </w:tcPr>
          <w:p w:rsidR="008A213A" w:rsidRPr="00276C82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F240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xillo-</w:t>
            </w:r>
            <w:proofErr w:type="spellStart"/>
            <w:r w:rsidRPr="007F240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pheno</w:t>
            </w:r>
            <w:proofErr w:type="spellEnd"/>
            <w:r w:rsidRPr="007F240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-ethmoidal rhinosinusitis</w:t>
            </w:r>
          </w:p>
        </w:tc>
        <w:tc>
          <w:tcPr>
            <w:tcW w:w="644" w:type="dxa"/>
          </w:tcPr>
          <w:p w:rsidR="008A213A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8A213A" w:rsidRPr="00F03367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</w:p>
        </w:tc>
        <w:tc>
          <w:tcPr>
            <w:tcW w:w="903" w:type="dxa"/>
          </w:tcPr>
          <w:p w:rsidR="008A213A" w:rsidRPr="00F03367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urgery</w:t>
            </w:r>
          </w:p>
        </w:tc>
        <w:tc>
          <w:tcPr>
            <w:tcW w:w="892" w:type="dxa"/>
          </w:tcPr>
          <w:p w:rsidR="008A213A" w:rsidRPr="00F03367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A213A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F240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. col</w:t>
            </w:r>
            <w:r w:rsidRPr="007F2402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i</w:t>
            </w:r>
          </w:p>
        </w:tc>
        <w:tc>
          <w:tcPr>
            <w:tcW w:w="1549" w:type="dxa"/>
          </w:tcPr>
          <w:p w:rsidR="008A213A" w:rsidRPr="00F03367" w:rsidRDefault="007F240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F240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Vancomycin, Meropenem, Gentamicin and Ceftriaxone</w:t>
            </w:r>
          </w:p>
        </w:tc>
        <w:tc>
          <w:tcPr>
            <w:tcW w:w="744" w:type="dxa"/>
          </w:tcPr>
          <w:p w:rsidR="008A213A" w:rsidRDefault="003D491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Db25zdGFudGluPC9BdXRob3I+PFllYXI+MjAxNzwvWWVh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Db25zdGFudGluPC9BdXRob3I+PFllYXI+MjAxNzwvWWVh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5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0B3A07" w:rsidRDefault="000B3A0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3 years,</w:t>
            </w:r>
          </w:p>
          <w:p w:rsidR="008A213A" w:rsidRDefault="000B3A07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8A213A" w:rsidRPr="0075305C" w:rsidRDefault="007B07F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B07F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dema, pai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, </w:t>
            </w:r>
            <w:r w:rsidRPr="007B07F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erpetiform vesicles and fever</w:t>
            </w:r>
          </w:p>
        </w:tc>
        <w:tc>
          <w:tcPr>
            <w:tcW w:w="1113" w:type="dxa"/>
          </w:tcPr>
          <w:p w:rsidR="008A213A" w:rsidRPr="007B07FA" w:rsidRDefault="007B07F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B07F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Facial herpes zoster lesions</w:t>
            </w:r>
          </w:p>
        </w:tc>
        <w:tc>
          <w:tcPr>
            <w:tcW w:w="917" w:type="dxa"/>
          </w:tcPr>
          <w:p w:rsidR="008A213A" w:rsidRPr="00276C82" w:rsidRDefault="007B07F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8A213A" w:rsidRDefault="007B07F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8A213A" w:rsidRPr="00F03367" w:rsidRDefault="007B07F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8A213A" w:rsidRPr="00F03367" w:rsidRDefault="007B07F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</w:p>
        </w:tc>
        <w:tc>
          <w:tcPr>
            <w:tcW w:w="892" w:type="dxa"/>
          </w:tcPr>
          <w:p w:rsidR="008A213A" w:rsidRPr="00F03367" w:rsidRDefault="007B07F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A213A" w:rsidRDefault="007B07F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B07F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Varicella zoster virus</w:t>
            </w:r>
          </w:p>
        </w:tc>
        <w:tc>
          <w:tcPr>
            <w:tcW w:w="1549" w:type="dxa"/>
          </w:tcPr>
          <w:p w:rsidR="008A213A" w:rsidRPr="00F03367" w:rsidRDefault="007B07F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B07F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valaciclovir</w:t>
            </w:r>
          </w:p>
        </w:tc>
        <w:tc>
          <w:tcPr>
            <w:tcW w:w="744" w:type="dxa"/>
          </w:tcPr>
          <w:p w:rsidR="008A213A" w:rsidRDefault="007A43A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FbCBIYW1pY2hpPC9BdXRob3I+PFllYXI+MjAxNzwvWWVh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FbCBIYW1pY2hpPC9BdXRob3I+PFllYXI+MjAxNzwvWWVh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6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400175" w:rsidRDefault="0040017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2 years,</w:t>
            </w:r>
          </w:p>
          <w:p w:rsidR="008E5BB4" w:rsidRDefault="00400175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8E5BB4" w:rsidRPr="0075305C" w:rsidRDefault="007A4DB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A4DB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eriorbital swelling, multiple dental caries, upper gum swelling</w:t>
            </w:r>
          </w:p>
        </w:tc>
        <w:tc>
          <w:tcPr>
            <w:tcW w:w="1113" w:type="dxa"/>
          </w:tcPr>
          <w:p w:rsidR="008E5BB4" w:rsidRPr="00276C82" w:rsidRDefault="007A4DB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19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tooth infection</w:t>
            </w:r>
          </w:p>
        </w:tc>
        <w:tc>
          <w:tcPr>
            <w:tcW w:w="917" w:type="dxa"/>
          </w:tcPr>
          <w:p w:rsidR="008E5BB4" w:rsidRPr="00276C82" w:rsidRDefault="007A4DB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8E5BB4" w:rsidRDefault="007A4DB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8E5BB4" w:rsidRPr="00F03367" w:rsidRDefault="007A4DB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8E5BB4" w:rsidRPr="00F03367" w:rsidRDefault="007A4DB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</w:p>
        </w:tc>
        <w:tc>
          <w:tcPr>
            <w:tcW w:w="892" w:type="dxa"/>
          </w:tcPr>
          <w:p w:rsidR="008E5BB4" w:rsidRPr="00F03367" w:rsidRDefault="007A4DB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E5BB4" w:rsidRDefault="007A4DB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1549" w:type="dxa"/>
          </w:tcPr>
          <w:p w:rsidR="008E5BB4" w:rsidRPr="00F03367" w:rsidRDefault="007A4DB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A4DB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moxicillin/clavulanic acid</w:t>
            </w:r>
          </w:p>
        </w:tc>
        <w:tc>
          <w:tcPr>
            <w:tcW w:w="744" w:type="dxa"/>
          </w:tcPr>
          <w:p w:rsidR="008E5BB4" w:rsidRDefault="00E60D5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Abdul Satar&lt;/Author&gt;&lt;Year&gt;2021&lt;/Year&gt;&lt;RecNum&gt;121&lt;/RecNum&gt;&lt;DisplayText&gt;[27]&lt;/DisplayText&gt;&lt;record&gt;&lt;rec-number&gt;121&lt;/rec-number&gt;&lt;foreign-keys&gt;&lt;key app="EN" db-id="fp0r9ep9wtr0s4edw5yp0wfcx5rw9ws2tf2a" timestamp="1628081616"&gt;121&lt;/key&gt;&lt;/foreign-keys&gt;&lt;ref-type name="Journal Article"&gt;17&lt;/ref-type&gt;&lt;contributors&gt;&lt;authors&gt;&lt;author&gt;Abdul Satar, H.&lt;/author&gt;&lt;author&gt;Yaakub, A.&lt;/author&gt;&lt;author&gt;Md Shukri, N.&lt;/author&gt;&lt;author&gt;Ahmad Tajudin, L. S.&lt;/author&gt;&lt;/authors&gt;&lt;/contributors&gt;&lt;auth-address&gt;Ophthalmology Clinic, Hospital Universiti Sains Malaysia, Universiti Sains Malaysia, Kelantan, MYS.&amp;#xD;Department of Ophthalmology and Visual Science, School of Medical Sciences, Universiti Sains Malaysia, Kelantan, MYS.&amp;#xD;Department of Otorhinolaryngology, School of Medical Sciences, Universiti Sains Malaysia, Kelantan, MYS.&lt;/auth-address&gt;&lt;titles&gt;&lt;title&gt;Orbital Cellulitis Secondary to Dental Abscess in Children&lt;/title&gt;&lt;secondary-title&gt;Cureus&lt;/secondary-title&gt;&lt;alt-title&gt;Cureus&lt;/alt-title&gt;&lt;/titles&gt;&lt;periodical&gt;&lt;full-title&gt;Cureus&lt;/full-title&gt;&lt;abbr-1&gt;Cureus&lt;/abbr-1&gt;&lt;/periodical&gt;&lt;alt-periodical&gt;&lt;full-title&gt;Cureus&lt;/full-title&gt;&lt;abbr-1&gt;Cureus&lt;/abbr-1&gt;&lt;/alt-periodical&gt;&lt;pages&gt;e14392&lt;/pages&gt;&lt;volume&gt;13&lt;/volume&gt;&lt;number&gt;4&lt;/number&gt;&lt;edition&gt;2021/05/14&lt;/edition&gt;&lt;keywords&gt;&lt;keyword&gt;children.&lt;/keyword&gt;&lt;keyword&gt;dental caries&lt;/keyword&gt;&lt;keyword&gt;gum abscess&lt;/keyword&gt;&lt;keyword&gt;orbital cellulitis&lt;/keyword&gt;&lt;/keywords&gt;&lt;dates&gt;&lt;year&gt;2021&lt;/year&gt;&lt;pub-dates&gt;&lt;date&gt;Apr 9&lt;/date&gt;&lt;/pub-dates&gt;&lt;/dates&gt;&lt;isbn&gt;2168-8184 (Print)&amp;#xD;2168-8184&lt;/isbn&gt;&lt;accession-num&gt;33981511&lt;/accession-num&gt;&lt;urls&gt;&lt;/urls&gt;&lt;custom2&gt;PMC8106993&lt;/custom2&gt;&lt;electronic-resource-num&gt;10.7759/cureus.1439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7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71581E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2 years,</w:t>
            </w:r>
          </w:p>
          <w:p w:rsidR="008E5BB4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8E5BB4" w:rsidRPr="0075305C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F240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eadache, red eye, and swelling</w:t>
            </w:r>
          </w:p>
        </w:tc>
        <w:tc>
          <w:tcPr>
            <w:tcW w:w="1113" w:type="dxa"/>
          </w:tcPr>
          <w:p w:rsidR="008E5BB4" w:rsidRPr="0071581E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1581E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resided at myocysticercosis endemic zone</w:t>
            </w:r>
          </w:p>
        </w:tc>
        <w:tc>
          <w:tcPr>
            <w:tcW w:w="917" w:type="dxa"/>
          </w:tcPr>
          <w:p w:rsidR="008E5BB4" w:rsidRPr="00276C82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8E5BB4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8E5BB4" w:rsidRPr="00F03367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8E5BB4" w:rsidRPr="00F03367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</w:p>
        </w:tc>
        <w:tc>
          <w:tcPr>
            <w:tcW w:w="892" w:type="dxa"/>
          </w:tcPr>
          <w:p w:rsidR="008E5BB4" w:rsidRPr="00F03367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E5BB4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1581E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ysticercus</w:t>
            </w:r>
          </w:p>
        </w:tc>
        <w:tc>
          <w:tcPr>
            <w:tcW w:w="1549" w:type="dxa"/>
          </w:tcPr>
          <w:p w:rsidR="008E5BB4" w:rsidRPr="00F03367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1581E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bendazole and steroid</w:t>
            </w:r>
          </w:p>
        </w:tc>
        <w:tc>
          <w:tcPr>
            <w:tcW w:w="744" w:type="dxa"/>
          </w:tcPr>
          <w:p w:rsidR="008E5BB4" w:rsidRDefault="0071581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Hamal&lt;/Author&gt;&lt;Year&gt;2020&lt;/Year&gt;&lt;RecNum&gt;94&lt;/RecNum&gt;&lt;DisplayText&gt;[28]&lt;/DisplayText&gt;&lt;record&gt;&lt;rec-number&gt;94&lt;/rec-number&gt;&lt;foreign-keys&gt;&lt;key app="EN" db-id="fp0r9ep9wtr0s4edw5yp0wfcx5rw9ws2tf2a" timestamp="1628077760"&gt;94&lt;/key&gt;&lt;/foreign-keys&gt;&lt;ref-type name="Journal Article"&gt;17&lt;/ref-type&gt;&lt;contributors&gt;&lt;authors&gt;&lt;author&gt;Hamal, D.&lt;/author&gt;&lt;author&gt;Kafle, S.&lt;/author&gt;&lt;author&gt;Arjyal, P.&lt;/author&gt;&lt;author&gt;Poudyal, P.&lt;/author&gt;&lt;author&gt;Lamichhane, B.&lt;/author&gt;&lt;author&gt;Limbu, B.&lt;/author&gt;&lt;/authors&gt;&lt;/contributors&gt;&lt;auth-address&gt;Biratnagar Eye Hospital, Biratnagar, Nepal.&lt;/auth-address&gt;&lt;titles&gt;&lt;title&gt;Orbital Myocysticercosis different Presentation and Management in Eastern Nepal&lt;/title&gt;&lt;secondary-title&gt;Nepal J Ophthalmol&lt;/secondary-title&gt;&lt;alt-title&gt;Nepalese journal of ophthalmology : a biannual peer-reviewed academic journal of the Nepal Ophthalmic Society : NEPJOPH&lt;/alt-title&gt;&lt;/titles&gt;&lt;periodical&gt;&lt;full-title&gt;Nepal J Ophthalmol&lt;/full-title&gt;&lt;abbr-1&gt;Nepalese journal of ophthalmology : a biannual peer-reviewed academic journal of the Nepal Ophthalmic Society : NEPJOPH&lt;/abbr-1&gt;&lt;/periodical&gt;&lt;alt-periodical&gt;&lt;full-title&gt;Nepal J Ophthalmol&lt;/full-title&gt;&lt;abbr-1&gt;Nepalese journal of ophthalmology : a biannual peer-reviewed academic journal of the Nepal Ophthalmic Society : NEPJOPH&lt;/abbr-1&gt;&lt;/alt-periodical&gt;&lt;pages&gt;125-132&lt;/pages&gt;&lt;volume&gt;12&lt;/volume&gt;&lt;number&gt;23&lt;/number&gt;&lt;edition&gt;2020/08/18&lt;/edition&gt;&lt;keywords&gt;&lt;keyword&gt;Animals&lt;/keyword&gt;&lt;keyword&gt;*Cysticercosis/diagnosis/therapy&lt;/keyword&gt;&lt;keyword&gt;*Eye Infections, Parasitic/diagnosis&lt;/keyword&gt;&lt;keyword&gt;Humans&lt;/keyword&gt;&lt;keyword&gt;Male&lt;/keyword&gt;&lt;keyword&gt;Neoplasm Recurrence, Local&lt;/keyword&gt;&lt;keyword&gt;Nepal&lt;/keyword&gt;&lt;keyword&gt;Oculomotor Muscles&lt;/keyword&gt;&lt;/keywords&gt;&lt;dates&gt;&lt;year&gt;2020&lt;/year&gt;&lt;pub-dates&gt;&lt;date&gt;Jan&lt;/date&gt;&lt;/pub-dates&gt;&lt;/dates&gt;&lt;isbn&gt;2072-6805&lt;/isbn&gt;&lt;accession-num&gt;32799250&lt;/accession-num&gt;&lt;urls&gt;&lt;/urls&gt;&lt;electronic-resource-num&gt;10.3126/nepjoph.v12i1.2477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8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8E5BB4" w:rsidRDefault="0012231F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>10 years,</w:t>
            </w:r>
            <w:r>
              <w:t xml:space="preserve"> </w:t>
            </w:r>
            <w:r w:rsidRPr="00D5376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o mention of gender</w:t>
            </w:r>
          </w:p>
        </w:tc>
        <w:tc>
          <w:tcPr>
            <w:tcW w:w="1123" w:type="dxa"/>
          </w:tcPr>
          <w:p w:rsidR="008E5BB4" w:rsidRPr="0012231F" w:rsidRDefault="00B1093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B1093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eriorbital swelling, purulent nasal discharge</w:t>
            </w:r>
          </w:p>
        </w:tc>
        <w:tc>
          <w:tcPr>
            <w:tcW w:w="1113" w:type="dxa"/>
          </w:tcPr>
          <w:p w:rsidR="008E5BB4" w:rsidRPr="00B10930" w:rsidRDefault="00B1093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917" w:type="dxa"/>
          </w:tcPr>
          <w:p w:rsidR="008E5BB4" w:rsidRPr="00276C82" w:rsidRDefault="00B1093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B1093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thmoid sinus</w:t>
            </w:r>
          </w:p>
        </w:tc>
        <w:tc>
          <w:tcPr>
            <w:tcW w:w="644" w:type="dxa"/>
          </w:tcPr>
          <w:p w:rsidR="008E5BB4" w:rsidRDefault="00B1093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8E5BB4" w:rsidRPr="00F03367" w:rsidRDefault="00B1093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RI</w:t>
            </w:r>
          </w:p>
        </w:tc>
        <w:tc>
          <w:tcPr>
            <w:tcW w:w="903" w:type="dxa"/>
          </w:tcPr>
          <w:p w:rsidR="008E5BB4" w:rsidRPr="00F03367" w:rsidRDefault="00B1093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urgery</w:t>
            </w:r>
          </w:p>
        </w:tc>
        <w:tc>
          <w:tcPr>
            <w:tcW w:w="892" w:type="dxa"/>
          </w:tcPr>
          <w:p w:rsidR="008E5BB4" w:rsidRPr="00F03367" w:rsidRDefault="00B1093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E5BB4" w:rsidRDefault="00B1093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B1093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treptococcus pneumoniae</w:t>
            </w:r>
          </w:p>
        </w:tc>
        <w:tc>
          <w:tcPr>
            <w:tcW w:w="1549" w:type="dxa"/>
          </w:tcPr>
          <w:p w:rsidR="008E5BB4" w:rsidRPr="00F03367" w:rsidRDefault="00B10930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B1093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otaxim, Metronidazol und Penicillin</w:t>
            </w:r>
          </w:p>
        </w:tc>
        <w:tc>
          <w:tcPr>
            <w:tcW w:w="744" w:type="dxa"/>
          </w:tcPr>
          <w:p w:rsidR="008E5BB4" w:rsidRDefault="0012231F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CYWpvcjwvQXV0aG9yPjxZZWFyPjIwMTc8L1llYXI+PFJl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CYWpvcjwvQXV0aG9yPjxZZWFyPjIwMTc8L1llYXI+PFJl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29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604E8B" w:rsidRDefault="00604E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edia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ge:5 years</w:t>
            </w:r>
          </w:p>
          <w:p w:rsidR="008E5BB4" w:rsidRDefault="00604E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50.9%)</w:t>
            </w:r>
          </w:p>
        </w:tc>
        <w:tc>
          <w:tcPr>
            <w:tcW w:w="1123" w:type="dxa"/>
          </w:tcPr>
          <w:p w:rsidR="008E5BB4" w:rsidRPr="0075305C" w:rsidRDefault="00604E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604E8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, fever and decreased vision</w:t>
            </w:r>
          </w:p>
        </w:tc>
        <w:tc>
          <w:tcPr>
            <w:tcW w:w="1113" w:type="dxa"/>
          </w:tcPr>
          <w:p w:rsidR="008E5BB4" w:rsidRPr="00604E8B" w:rsidRDefault="00604E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or</w:t>
            </w:r>
            <w:r w:rsidRPr="00DC64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upper respiratory tract infectio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68%)</w:t>
            </w:r>
          </w:p>
        </w:tc>
        <w:tc>
          <w:tcPr>
            <w:tcW w:w="917" w:type="dxa"/>
          </w:tcPr>
          <w:p w:rsidR="008E5BB4" w:rsidRPr="00604E8B" w:rsidRDefault="00604E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644" w:type="dxa"/>
          </w:tcPr>
          <w:p w:rsidR="008E5BB4" w:rsidRDefault="00604E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 (16.6%)</w:t>
            </w:r>
          </w:p>
        </w:tc>
        <w:tc>
          <w:tcPr>
            <w:tcW w:w="638" w:type="dxa"/>
          </w:tcPr>
          <w:p w:rsidR="008E5BB4" w:rsidRPr="00F03367" w:rsidRDefault="00D475B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29.1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I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.1%)</w:t>
            </w:r>
          </w:p>
        </w:tc>
        <w:tc>
          <w:tcPr>
            <w:tcW w:w="903" w:type="dxa"/>
          </w:tcPr>
          <w:p w:rsidR="008E5BB4" w:rsidRPr="00F03367" w:rsidRDefault="00604E8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82.3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17.7%)</w:t>
            </w:r>
          </w:p>
        </w:tc>
        <w:tc>
          <w:tcPr>
            <w:tcW w:w="892" w:type="dxa"/>
          </w:tcPr>
          <w:p w:rsidR="008E5BB4" w:rsidRPr="00F03367" w:rsidRDefault="00D475B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E5BB4" w:rsidRDefault="00D475B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475B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aemophilus influenzae (2.6%), Streptococcus pneumoniae (1.3%) and Staphylococcus aureus (1.3%)</w:t>
            </w:r>
          </w:p>
        </w:tc>
        <w:tc>
          <w:tcPr>
            <w:tcW w:w="1549" w:type="dxa"/>
          </w:tcPr>
          <w:p w:rsidR="008E5BB4" w:rsidRPr="00D475B9" w:rsidRDefault="00D475B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475B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triaxone and metronidazole</w:t>
            </w:r>
          </w:p>
        </w:tc>
        <w:tc>
          <w:tcPr>
            <w:tcW w:w="744" w:type="dxa"/>
          </w:tcPr>
          <w:p w:rsidR="008E5BB4" w:rsidRDefault="00B361D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NdXJwaHk8L0F1dGhvcj48WWVhcj4yMDIxPC9ZZWFyPjxS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NdXJwaHk8L0F1dGhvcj48WWVhcj4yMDIxPC9ZZWFyPjxS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0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1C1F39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3 years,</w:t>
            </w:r>
          </w:p>
          <w:p w:rsidR="008E5BB4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8E5BB4" w:rsidRPr="0075305C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7F240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eadache, and swelling</w:t>
            </w:r>
          </w:p>
        </w:tc>
        <w:tc>
          <w:tcPr>
            <w:tcW w:w="1113" w:type="dxa"/>
          </w:tcPr>
          <w:p w:rsidR="008E5BB4" w:rsidRPr="00276C82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917" w:type="dxa"/>
          </w:tcPr>
          <w:p w:rsidR="008E5BB4" w:rsidRPr="00276C82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C1F3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frontal sinusitis</w:t>
            </w:r>
          </w:p>
        </w:tc>
        <w:tc>
          <w:tcPr>
            <w:tcW w:w="644" w:type="dxa"/>
          </w:tcPr>
          <w:p w:rsidR="008E5BB4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8E5BB4" w:rsidRPr="00F03367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8E5BB4" w:rsidRPr="00F03367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</w:p>
        </w:tc>
        <w:tc>
          <w:tcPr>
            <w:tcW w:w="892" w:type="dxa"/>
          </w:tcPr>
          <w:p w:rsidR="008E5BB4" w:rsidRPr="00F03367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E5BB4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proofErr w:type="spellStart"/>
            <w:r w:rsidRPr="001C1F3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aemophilus</w:t>
            </w:r>
            <w:proofErr w:type="spellEnd"/>
            <w:r w:rsidRPr="001C1F3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influenza</w:t>
            </w:r>
          </w:p>
        </w:tc>
        <w:tc>
          <w:tcPr>
            <w:tcW w:w="1549" w:type="dxa"/>
          </w:tcPr>
          <w:p w:rsidR="008E5BB4" w:rsidRPr="00F03367" w:rsidRDefault="001C1F3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tibiotic</w:t>
            </w:r>
          </w:p>
        </w:tc>
        <w:tc>
          <w:tcPr>
            <w:tcW w:w="744" w:type="dxa"/>
          </w:tcPr>
          <w:p w:rsidR="008E5BB4" w:rsidRDefault="00337B8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&lt;EndNote&gt;&lt;Cite&gt;&lt;Author&gt;McKenna&lt;/Author&gt;&lt;Year&gt;2019&lt;/Year&gt;&lt;RecNum&gt;135&lt;/RecNum&gt;&lt;DisplayText&gt;[31]&lt;/DisplayText&gt;&lt;record&gt;&lt;rec-number&gt;135&lt;/rec-number&gt;&lt;foreign-keys&gt;&lt;key app="EN" db-id="fp0r9ep9wtr0s4edw5yp0wfcx5rw9ws2tf2a" timestamp="1628082519"&gt;135&lt;/key&gt;&lt;/foreign-keys&gt;&lt;ref-type name="Journal Article"&gt;17&lt;/ref-type&gt;&lt;contributors&gt;&lt;authors&gt;&lt;author&gt;McKenna, D.&lt;/author&gt;&lt;author&gt;Reddy, E.&lt;/author&gt;&lt;author&gt;McKenna, E.&lt;/author&gt;&lt;/authors&gt;&lt;/contributors&gt;&lt;auth-address&gt;Craigavon Area Hospital (Southern Health and Social Care Trust) Portadown UK.&lt;/auth-address&gt;&lt;titles&gt;&lt;title&gt;Pediatric intraorbital abscess: Early recognition and management&lt;/title&gt;&lt;secondary-title&gt;Clin Case Rep&lt;/secondary-title&gt;&lt;alt-title&gt;Clinical case reports&lt;/alt-title&gt;&lt;/titles&gt;&lt;periodical&gt;&lt;full-title&gt;Clin Case Rep&lt;/full-title&gt;&lt;abbr-1&gt;Clinical case reports&lt;/abbr-1&gt;&lt;/periodical&gt;&lt;alt-periodical&gt;&lt;full-title&gt;Clin Case Rep&lt;/full-title&gt;&lt;abbr-1&gt;Clinical case reports&lt;/abbr-1&gt;&lt;/alt-periodical&gt;&lt;pages&gt;593-594&lt;/pages&gt;&lt;volume&gt;7&lt;/volume&gt;&lt;number&gt;3&lt;/number&gt;&lt;edition&gt;2019/03/23&lt;/edition&gt;&lt;dates&gt;&lt;year&gt;2019&lt;/year&gt;&lt;pub-dates&gt;&lt;date&gt;Mar&lt;/date&gt;&lt;/pub-dates&gt;&lt;/dates&gt;&lt;isbn&gt;2050-0904 (Print)&amp;#xD;2050-0904&lt;/isbn&gt;&lt;accession-num&gt;30899507&lt;/accession-num&gt;&lt;urls&gt;&lt;/urls&gt;&lt;custom2&gt;PMC6406159&lt;/custom2&gt;&lt;electronic-resource-num&gt;10.1002/ccr3.204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1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0C5284" w:rsidRDefault="000C528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edia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ge:3.5 years</w:t>
            </w:r>
          </w:p>
          <w:p w:rsidR="008E5BB4" w:rsidRDefault="000C528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50.9%)</w:t>
            </w:r>
          </w:p>
        </w:tc>
        <w:tc>
          <w:tcPr>
            <w:tcW w:w="1123" w:type="dxa"/>
          </w:tcPr>
          <w:p w:rsidR="008E5BB4" w:rsidRPr="0075305C" w:rsidRDefault="008B335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B335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yelid swelling and hot pain, exophthalmos, ocular movement limits</w:t>
            </w:r>
          </w:p>
        </w:tc>
        <w:tc>
          <w:tcPr>
            <w:tcW w:w="1113" w:type="dxa"/>
          </w:tcPr>
          <w:p w:rsidR="008E5BB4" w:rsidRPr="00276C82" w:rsidRDefault="000C528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0C528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 (55%), facial skin furuncle (20%), upper respiratory tract infection (15%) and odontogenic infection (10%)</w:t>
            </w:r>
          </w:p>
        </w:tc>
        <w:tc>
          <w:tcPr>
            <w:tcW w:w="917" w:type="dxa"/>
          </w:tcPr>
          <w:p w:rsidR="008E5BB4" w:rsidRPr="00276C82" w:rsidRDefault="008B335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Maxillary </w:t>
            </w:r>
            <w:r w:rsidRPr="003C116D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d ethmoid sinus</w:t>
            </w:r>
          </w:p>
        </w:tc>
        <w:tc>
          <w:tcPr>
            <w:tcW w:w="644" w:type="dxa"/>
          </w:tcPr>
          <w:p w:rsidR="008E5BB4" w:rsidRDefault="008B335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8E5BB4" w:rsidRPr="00F03367" w:rsidRDefault="008B335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8E5BB4" w:rsidRPr="00F03367" w:rsidRDefault="008B335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</w:p>
        </w:tc>
        <w:tc>
          <w:tcPr>
            <w:tcW w:w="892" w:type="dxa"/>
          </w:tcPr>
          <w:p w:rsidR="008E5BB4" w:rsidRPr="00F03367" w:rsidRDefault="008B335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E5BB4" w:rsidRDefault="008B335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B335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Staphylococcus aureus, Streptococcus </w:t>
            </w:r>
            <w:proofErr w:type="spellStart"/>
            <w:r w:rsidRPr="008B335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nginosusand</w:t>
            </w:r>
            <w:proofErr w:type="spellEnd"/>
            <w:r w:rsidRPr="008B335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MRSA</w:t>
            </w:r>
          </w:p>
        </w:tc>
        <w:tc>
          <w:tcPr>
            <w:tcW w:w="1549" w:type="dxa"/>
          </w:tcPr>
          <w:p w:rsidR="008E5BB4" w:rsidRPr="008B335B" w:rsidRDefault="008B335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proofErr w:type="spellStart"/>
            <w:r w:rsidRPr="008B335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operazone</w:t>
            </w:r>
            <w:proofErr w:type="spellEnd"/>
            <w:r w:rsidRPr="008B335B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nd sulbactam sodium</w:t>
            </w:r>
          </w:p>
        </w:tc>
        <w:tc>
          <w:tcPr>
            <w:tcW w:w="744" w:type="dxa"/>
          </w:tcPr>
          <w:p w:rsidR="008E5BB4" w:rsidRDefault="00A0096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Ib25nZ3Vhbmc8L0F1dGhvcj48WWVhcj4yMDE2PC9ZZWFy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Ib25nZ3Vhbmc8L0F1dGhvcj48WWVhcj4yMDE2PC9ZZWFy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2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E21662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edia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ge:5 years</w:t>
            </w:r>
          </w:p>
          <w:p w:rsidR="008E5BB4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58.2%)</w:t>
            </w:r>
          </w:p>
        </w:tc>
        <w:tc>
          <w:tcPr>
            <w:tcW w:w="1123" w:type="dxa"/>
          </w:tcPr>
          <w:p w:rsidR="008E5BB4" w:rsidRPr="0075305C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E2166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Fever, photophobia, ocular pain, proptosis and vison impairment</w:t>
            </w:r>
          </w:p>
        </w:tc>
        <w:tc>
          <w:tcPr>
            <w:tcW w:w="1113" w:type="dxa"/>
          </w:tcPr>
          <w:p w:rsidR="008E5BB4" w:rsidRPr="00276C82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E2166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Sinusitis </w:t>
            </w:r>
            <w:r w:rsidRPr="00E21662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E2166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40.2%), dental abscess (20.4%) and external ocular infections (12.5%)</w:t>
            </w:r>
          </w:p>
        </w:tc>
        <w:tc>
          <w:tcPr>
            <w:tcW w:w="917" w:type="dxa"/>
          </w:tcPr>
          <w:p w:rsidR="008E5BB4" w:rsidRPr="00E21662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Maxillary </w:t>
            </w:r>
            <w:r w:rsidRPr="003C116D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3C116D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d ethmoid sinus</w:t>
            </w:r>
          </w:p>
        </w:tc>
        <w:tc>
          <w:tcPr>
            <w:tcW w:w="644" w:type="dxa"/>
          </w:tcPr>
          <w:p w:rsidR="008E5BB4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 (8.2%)</w:t>
            </w:r>
          </w:p>
        </w:tc>
        <w:tc>
          <w:tcPr>
            <w:tcW w:w="638" w:type="dxa"/>
          </w:tcPr>
          <w:p w:rsidR="008E5BB4" w:rsidRPr="00F03367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49.2%)</w:t>
            </w:r>
          </w:p>
        </w:tc>
        <w:tc>
          <w:tcPr>
            <w:tcW w:w="903" w:type="dxa"/>
          </w:tcPr>
          <w:p w:rsidR="008E5BB4" w:rsidRPr="00F03367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98.4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1.6%)</w:t>
            </w:r>
          </w:p>
        </w:tc>
        <w:tc>
          <w:tcPr>
            <w:tcW w:w="892" w:type="dxa"/>
          </w:tcPr>
          <w:p w:rsidR="008E5BB4" w:rsidRPr="00F03367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8E5BB4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E2166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aemophilus influenzae (0.8%) and Staphylococcus aureus (0.8%)</w:t>
            </w:r>
          </w:p>
        </w:tc>
        <w:tc>
          <w:tcPr>
            <w:tcW w:w="1549" w:type="dxa"/>
          </w:tcPr>
          <w:p w:rsidR="008E5BB4" w:rsidRPr="00F03367" w:rsidRDefault="00E2166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E2166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efuroxime, Ceftriaxone, </w:t>
            </w:r>
            <w:r w:rsidR="00573923" w:rsidRPr="00E2166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-amoxicla</w:t>
            </w:r>
            <w:r w:rsidR="00573923" w:rsidRPr="00E21662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v</w:t>
            </w:r>
            <w:r w:rsidRPr="00E2166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nd </w:t>
            </w:r>
            <w:r w:rsidR="00573923" w:rsidRPr="00E2166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Flucloxacilli</w:t>
            </w:r>
            <w:r w:rsidR="00573923" w:rsidRPr="00E21662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</w:p>
        </w:tc>
        <w:tc>
          <w:tcPr>
            <w:tcW w:w="744" w:type="dxa"/>
          </w:tcPr>
          <w:p w:rsidR="008E5BB4" w:rsidRDefault="00A420F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YW50b3M8L0F1dGhvcj48WWVhcj4yMDE5PC9ZZWFyPjxS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YW50b3M8L0F1dGhvcj48WWVhcj4yMDE5PC9ZZWFyPjxS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3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1D7F3A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0 years,</w:t>
            </w:r>
          </w:p>
          <w:p w:rsidR="00765C2C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765C2C" w:rsidRPr="0075305C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D7F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yelid swelling and fever</w:t>
            </w:r>
          </w:p>
        </w:tc>
        <w:tc>
          <w:tcPr>
            <w:tcW w:w="1113" w:type="dxa"/>
          </w:tcPr>
          <w:p w:rsidR="00765C2C" w:rsidRPr="00276C82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D7F3A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P</w:t>
            </w:r>
            <w:r w:rsidRPr="001D7F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eumonia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nd </w:t>
            </w: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917" w:type="dxa"/>
          </w:tcPr>
          <w:p w:rsidR="00765C2C" w:rsidRPr="00276C82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644" w:type="dxa"/>
          </w:tcPr>
          <w:p w:rsidR="00765C2C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765C2C" w:rsidRPr="00F03367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RI</w:t>
            </w:r>
          </w:p>
        </w:tc>
        <w:tc>
          <w:tcPr>
            <w:tcW w:w="903" w:type="dxa"/>
          </w:tcPr>
          <w:p w:rsidR="00765C2C" w:rsidRPr="00F03367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</w:p>
        </w:tc>
        <w:tc>
          <w:tcPr>
            <w:tcW w:w="892" w:type="dxa"/>
          </w:tcPr>
          <w:p w:rsidR="00765C2C" w:rsidRPr="00F03367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765C2C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D7F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1N1 influenza virus</w:t>
            </w:r>
          </w:p>
        </w:tc>
        <w:tc>
          <w:tcPr>
            <w:tcW w:w="1549" w:type="dxa"/>
          </w:tcPr>
          <w:p w:rsidR="00765C2C" w:rsidRPr="00F03367" w:rsidRDefault="001D7F3A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D7F3A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seltamivir</w:t>
            </w:r>
          </w:p>
        </w:tc>
        <w:tc>
          <w:tcPr>
            <w:tcW w:w="744" w:type="dxa"/>
          </w:tcPr>
          <w:p w:rsidR="00765C2C" w:rsidRDefault="00CF06CB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bWl0aGE8L0F1dGhvcj48WWVhcj4yMDE5PC9ZZWFyPjxS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bWl0aGE8L0F1dGhvcj48WWVhcj4yMDE5PC9ZZWFyPjxS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4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905964" w:rsidRDefault="0090596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an age: 3.7 years</w:t>
            </w:r>
          </w:p>
          <w:p w:rsidR="00765C2C" w:rsidRDefault="0090596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le (53.3%)</w:t>
            </w:r>
          </w:p>
        </w:tc>
        <w:tc>
          <w:tcPr>
            <w:tcW w:w="1123" w:type="dxa"/>
          </w:tcPr>
          <w:p w:rsidR="00765C2C" w:rsidRPr="0075305C" w:rsidRDefault="0090596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0596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rythema</w:t>
            </w:r>
          </w:p>
        </w:tc>
        <w:tc>
          <w:tcPr>
            <w:tcW w:w="1113" w:type="dxa"/>
          </w:tcPr>
          <w:p w:rsidR="00765C2C" w:rsidRPr="00276C82" w:rsidRDefault="00905964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0596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upper respiratory tract infection </w:t>
            </w:r>
            <w:r w:rsidRPr="00905964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90596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27.6%), trauma </w:t>
            </w:r>
            <w:r w:rsidRPr="00905964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90596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4.4%</w:t>
            </w:r>
            <w:r w:rsidR="00573923" w:rsidRPr="0090596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), insec</w:t>
            </w:r>
            <w:r w:rsidR="00573923" w:rsidRPr="00905964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t</w:t>
            </w:r>
            <w:r w:rsidRPr="0090596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bite </w:t>
            </w:r>
            <w:r w:rsidRPr="00905964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90596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3.4%)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and </w:t>
            </w:r>
            <w:r w:rsidRPr="00905964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 (0.9%)</w:t>
            </w:r>
          </w:p>
        </w:tc>
        <w:tc>
          <w:tcPr>
            <w:tcW w:w="917" w:type="dxa"/>
          </w:tcPr>
          <w:p w:rsidR="00765C2C" w:rsidRPr="00905964" w:rsidRDefault="0057392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644" w:type="dxa"/>
          </w:tcPr>
          <w:p w:rsidR="00765C2C" w:rsidRDefault="001E1DE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765C2C" w:rsidRPr="00F03367" w:rsidRDefault="001E1DE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765C2C" w:rsidRPr="00F03367" w:rsidRDefault="001E1DE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</w:p>
        </w:tc>
        <w:tc>
          <w:tcPr>
            <w:tcW w:w="892" w:type="dxa"/>
          </w:tcPr>
          <w:p w:rsidR="00765C2C" w:rsidRPr="00F03367" w:rsidRDefault="001E1DE2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1E1DE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Returned to </w:t>
            </w:r>
            <w:r w:rsidR="005E2802" w:rsidRPr="001E1DE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hospital after</w:t>
            </w:r>
            <w:r w:rsidRPr="001E1DE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48 hours (25.2%)</w:t>
            </w:r>
          </w:p>
        </w:tc>
        <w:tc>
          <w:tcPr>
            <w:tcW w:w="1091" w:type="dxa"/>
          </w:tcPr>
          <w:p w:rsidR="00765C2C" w:rsidRDefault="0057392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57392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taphylococcus aureus and Streptococcus pyogenes</w:t>
            </w:r>
          </w:p>
        </w:tc>
        <w:tc>
          <w:tcPr>
            <w:tcW w:w="1549" w:type="dxa"/>
          </w:tcPr>
          <w:p w:rsidR="00765C2C" w:rsidRPr="00F03367" w:rsidRDefault="00573923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57392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-amoxiclav </w:t>
            </w:r>
            <w:r w:rsidRPr="00573923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57392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61.6%), amoxycillin </w:t>
            </w:r>
            <w:r w:rsidRPr="00573923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57392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5.8%), cloxacillin </w:t>
            </w:r>
            <w:r w:rsidRPr="00573923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57392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7.2%), cephalexin </w:t>
            </w:r>
            <w:r w:rsidRPr="00573923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57392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5.2%) and clarithromycin </w:t>
            </w:r>
            <w:r w:rsidRPr="00573923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 w:rsidRPr="00573923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0.3%)</w:t>
            </w:r>
          </w:p>
        </w:tc>
        <w:tc>
          <w:tcPr>
            <w:tcW w:w="744" w:type="dxa"/>
          </w:tcPr>
          <w:p w:rsidR="00765C2C" w:rsidRDefault="009A11ED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KYW1lczwvQXV0aG9yPjxZZWFyPjIwMTg8L1llYXI+PFJl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KYW1lczwvQXV0aG9yPjxZZWFyPjIwMTg8L1llYXI+PFJl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5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D51B26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6years,</w:t>
            </w:r>
          </w:p>
          <w:p w:rsidR="00765C2C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765C2C" w:rsidRPr="0075305C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51B2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eriorbital edema, erythema and fever</w:t>
            </w:r>
          </w:p>
        </w:tc>
        <w:tc>
          <w:tcPr>
            <w:tcW w:w="1113" w:type="dxa"/>
          </w:tcPr>
          <w:p w:rsidR="00765C2C" w:rsidRPr="00276C82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51B2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trabismus surgery</w:t>
            </w:r>
          </w:p>
        </w:tc>
        <w:tc>
          <w:tcPr>
            <w:tcW w:w="917" w:type="dxa"/>
          </w:tcPr>
          <w:p w:rsidR="00765C2C" w:rsidRPr="00276C82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765C2C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765C2C" w:rsidRPr="00F03367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765C2C" w:rsidRPr="00F03367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</w:p>
        </w:tc>
        <w:tc>
          <w:tcPr>
            <w:tcW w:w="892" w:type="dxa"/>
          </w:tcPr>
          <w:p w:rsidR="00765C2C" w:rsidRPr="00F03367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765C2C" w:rsidRDefault="005F721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treptococcus pyogenes</w:t>
            </w:r>
          </w:p>
        </w:tc>
        <w:tc>
          <w:tcPr>
            <w:tcW w:w="1549" w:type="dxa"/>
          </w:tcPr>
          <w:p w:rsidR="00765C2C" w:rsidRPr="00F03367" w:rsidRDefault="00D51B26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D51B26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ampicillin/sulbactam and vancomycin</w:t>
            </w:r>
          </w:p>
        </w:tc>
        <w:tc>
          <w:tcPr>
            <w:tcW w:w="744" w:type="dxa"/>
          </w:tcPr>
          <w:p w:rsidR="00765C2C" w:rsidRDefault="00054AEC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b21zZW48L0F1dGhvcj48WWVhcj4yMDE5PC9ZZWFyPjxS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Tb21zZW48L0F1dGhvcj48WWVhcj4yMDE5PC9ZZWFyPjxS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6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0F75EE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11 years,</w:t>
            </w:r>
          </w:p>
          <w:p w:rsidR="00765C2C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f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male</w:t>
            </w:r>
          </w:p>
        </w:tc>
        <w:tc>
          <w:tcPr>
            <w:tcW w:w="1123" w:type="dxa"/>
          </w:tcPr>
          <w:p w:rsidR="00765C2C" w:rsidRPr="0075305C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0F75EE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infraorbital redness and swelling</w:t>
            </w:r>
          </w:p>
        </w:tc>
        <w:tc>
          <w:tcPr>
            <w:tcW w:w="1113" w:type="dxa"/>
          </w:tcPr>
          <w:p w:rsidR="00765C2C" w:rsidRPr="00276C82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917" w:type="dxa"/>
          </w:tcPr>
          <w:p w:rsidR="00765C2C" w:rsidRPr="00276C82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44" w:type="dxa"/>
          </w:tcPr>
          <w:p w:rsidR="00765C2C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765C2C" w:rsidRPr="00F03367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M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RI</w:t>
            </w:r>
          </w:p>
        </w:tc>
        <w:tc>
          <w:tcPr>
            <w:tcW w:w="903" w:type="dxa"/>
          </w:tcPr>
          <w:p w:rsidR="00765C2C" w:rsidRPr="00F03367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Conservative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</w:p>
        </w:tc>
        <w:tc>
          <w:tcPr>
            <w:tcW w:w="892" w:type="dxa"/>
          </w:tcPr>
          <w:p w:rsidR="00765C2C" w:rsidRPr="00F03367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765C2C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0F75EE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aksenaea vasiformis</w:t>
            </w:r>
          </w:p>
        </w:tc>
        <w:tc>
          <w:tcPr>
            <w:tcW w:w="1549" w:type="dxa"/>
          </w:tcPr>
          <w:p w:rsidR="00765C2C" w:rsidRPr="00F03367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0F75EE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Posaconazole</w:t>
            </w:r>
          </w:p>
        </w:tc>
        <w:tc>
          <w:tcPr>
            <w:tcW w:w="744" w:type="dxa"/>
          </w:tcPr>
          <w:p w:rsidR="00765C2C" w:rsidRDefault="000F75E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SZWljaDwvQXV0aG9yPjxZZWFyPjIwMTg8L1llYXI+PFJl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SZWljaDwvQXV0aG9yPjxZZWFyPjIwMTg8L1llYXI+PFJl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7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913289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8years,</w:t>
            </w:r>
          </w:p>
          <w:p w:rsidR="00765C2C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male</w:t>
            </w:r>
          </w:p>
        </w:tc>
        <w:tc>
          <w:tcPr>
            <w:tcW w:w="1123" w:type="dxa"/>
          </w:tcPr>
          <w:p w:rsidR="00765C2C" w:rsidRPr="0075305C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28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, tooth ache, fever</w:t>
            </w:r>
          </w:p>
        </w:tc>
        <w:tc>
          <w:tcPr>
            <w:tcW w:w="1113" w:type="dxa"/>
          </w:tcPr>
          <w:p w:rsidR="00765C2C" w:rsidRPr="00276C82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190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tooth infection</w:t>
            </w:r>
          </w:p>
        </w:tc>
        <w:tc>
          <w:tcPr>
            <w:tcW w:w="917" w:type="dxa"/>
          </w:tcPr>
          <w:p w:rsidR="00765C2C" w:rsidRPr="00276C82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28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maxillary, ethmoid and </w:t>
            </w:r>
            <w:r w:rsidRPr="0091328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lastRenderedPageBreak/>
              <w:t>sphenoid sinusitis</w:t>
            </w:r>
          </w:p>
        </w:tc>
        <w:tc>
          <w:tcPr>
            <w:tcW w:w="644" w:type="dxa"/>
          </w:tcPr>
          <w:p w:rsidR="00765C2C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lastRenderedPageBreak/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638" w:type="dxa"/>
          </w:tcPr>
          <w:p w:rsidR="00765C2C" w:rsidRPr="00F03367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</w:p>
        </w:tc>
        <w:tc>
          <w:tcPr>
            <w:tcW w:w="903" w:type="dxa"/>
          </w:tcPr>
          <w:p w:rsidR="00765C2C" w:rsidRPr="00F03367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urgery</w:t>
            </w:r>
          </w:p>
        </w:tc>
        <w:tc>
          <w:tcPr>
            <w:tcW w:w="892" w:type="dxa"/>
          </w:tcPr>
          <w:p w:rsidR="00765C2C" w:rsidRPr="00F03367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765C2C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n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o</w:t>
            </w:r>
          </w:p>
        </w:tc>
        <w:tc>
          <w:tcPr>
            <w:tcW w:w="1549" w:type="dxa"/>
          </w:tcPr>
          <w:p w:rsidR="00765C2C" w:rsidRPr="00F03367" w:rsidRDefault="00913289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ntibiotic</w:t>
            </w:r>
          </w:p>
        </w:tc>
        <w:tc>
          <w:tcPr>
            <w:tcW w:w="744" w:type="dxa"/>
          </w:tcPr>
          <w:p w:rsidR="00765C2C" w:rsidRDefault="00BD37DE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KYWlzYW5pPC9BdXRob3I+PFllYXI+MjAyMTwvWWVhcj48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KYWlzYW5pPC9BdXRob3I+PFllYXI+MjAyMTwvWWVhcj48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8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  <w:tr w:rsidR="00680A78" w:rsidRPr="00F03367" w:rsidTr="0047640D">
        <w:tc>
          <w:tcPr>
            <w:tcW w:w="836" w:type="dxa"/>
          </w:tcPr>
          <w:p w:rsidR="00765C2C" w:rsidRDefault="00680A7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680A7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A total of </w:t>
            </w:r>
            <w:r w:rsidR="00C32EB1" w:rsidRPr="00680A7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72 children</w:t>
            </w:r>
          </w:p>
        </w:tc>
        <w:tc>
          <w:tcPr>
            <w:tcW w:w="1123" w:type="dxa"/>
          </w:tcPr>
          <w:p w:rsidR="00765C2C" w:rsidRPr="0075305C" w:rsidRDefault="00680A7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913289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welling</w:t>
            </w:r>
          </w:p>
        </w:tc>
        <w:tc>
          <w:tcPr>
            <w:tcW w:w="1113" w:type="dxa"/>
          </w:tcPr>
          <w:p w:rsidR="00765C2C" w:rsidRPr="00276C82" w:rsidRDefault="00680A7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917" w:type="dxa"/>
          </w:tcPr>
          <w:p w:rsidR="00765C2C" w:rsidRPr="00276C82" w:rsidRDefault="00680A7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874882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inusitis</w:t>
            </w:r>
          </w:p>
        </w:tc>
        <w:tc>
          <w:tcPr>
            <w:tcW w:w="644" w:type="dxa"/>
          </w:tcPr>
          <w:p w:rsidR="00765C2C" w:rsidRDefault="00680A7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s</w:t>
            </w:r>
          </w:p>
        </w:tc>
        <w:tc>
          <w:tcPr>
            <w:tcW w:w="638" w:type="dxa"/>
          </w:tcPr>
          <w:p w:rsidR="00765C2C" w:rsidRPr="00F03367" w:rsidRDefault="00680A7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T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(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68.1%)</w:t>
            </w:r>
          </w:p>
        </w:tc>
        <w:tc>
          <w:tcPr>
            <w:tcW w:w="903" w:type="dxa"/>
          </w:tcPr>
          <w:p w:rsidR="00765C2C" w:rsidRPr="00F03367" w:rsidRDefault="00680A7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onservative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83.3%)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and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surgery</w:t>
            </w:r>
            <w: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 xml:space="preserve"> (16.7%)</w:t>
            </w:r>
          </w:p>
        </w:tc>
        <w:tc>
          <w:tcPr>
            <w:tcW w:w="892" w:type="dxa"/>
          </w:tcPr>
          <w:p w:rsidR="00765C2C" w:rsidRPr="00F03367" w:rsidRDefault="00C32EB1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F03367"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t>R</w:t>
            </w:r>
            <w:r w:rsidRPr="00F03367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ecovered</w:t>
            </w:r>
          </w:p>
        </w:tc>
        <w:tc>
          <w:tcPr>
            <w:tcW w:w="1091" w:type="dxa"/>
          </w:tcPr>
          <w:p w:rsidR="00765C2C" w:rsidRDefault="00680A7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proofErr w:type="spellStart"/>
            <w:r w:rsidRPr="00680A7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Staphylo</w:t>
            </w:r>
            <w:proofErr w:type="spellEnd"/>
            <w:r w:rsidRPr="00680A7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- coccus aureus, Streptococcus pyogenes, and Streptococcus pneumoniae</w:t>
            </w:r>
          </w:p>
        </w:tc>
        <w:tc>
          <w:tcPr>
            <w:tcW w:w="1549" w:type="dxa"/>
          </w:tcPr>
          <w:p w:rsidR="00765C2C" w:rsidRPr="00F03367" w:rsidRDefault="00680A78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 w:rsidRPr="00680A78"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  <w:t>ceftriaxone (with or without metronidazole), and co-amoxiclav</w:t>
            </w:r>
          </w:p>
        </w:tc>
        <w:tc>
          <w:tcPr>
            <w:tcW w:w="744" w:type="dxa"/>
          </w:tcPr>
          <w:p w:rsidR="00765C2C" w:rsidRDefault="004A722F" w:rsidP="0047640D">
            <w:pPr>
              <w:rPr>
                <w:rFonts w:ascii="TimesNewRomanPSMT" w:eastAsia="宋体" w:hAnsi="TimesNewRomanPSMT" w:cs="宋体"/>
                <w:kern w:val="0"/>
                <w:sz w:val="13"/>
                <w:szCs w:val="16"/>
              </w:rPr>
            </w:pP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NYWhhbGluZ2FtPC9BdXRob3I+PFllYXI+MjAyMDwvWWVh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begin">
                <w:fldData xml:space="preserve">PEVuZE5vdGU+PENpdGU+PEF1dGhvcj5NYWhhbGluZ2FtPC9BdXRob3I+PFllYXI+MjAyMDwvWWVh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instrText xml:space="preserve"> ADDIN EN.CITE.DATA </w:instrTex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separate"/>
            </w:r>
            <w:r>
              <w:rPr>
                <w:rFonts w:ascii="TimesNewRomanPSMT" w:eastAsia="宋体" w:hAnsi="TimesNewRomanPSMT" w:cs="宋体" w:hint="eastAsia"/>
                <w:noProof/>
                <w:kern w:val="0"/>
                <w:sz w:val="13"/>
                <w:szCs w:val="16"/>
              </w:rPr>
              <w:t>[39]</w:t>
            </w:r>
            <w:r>
              <w:rPr>
                <w:rFonts w:ascii="TimesNewRomanPSMT" w:eastAsia="宋体" w:hAnsi="TimesNewRomanPSMT" w:cs="宋体" w:hint="eastAsia"/>
                <w:kern w:val="0"/>
                <w:sz w:val="13"/>
                <w:szCs w:val="16"/>
              </w:rPr>
              <w:fldChar w:fldCharType="end"/>
            </w:r>
          </w:p>
        </w:tc>
      </w:tr>
    </w:tbl>
    <w:p w:rsidR="001B0031" w:rsidRPr="00F03367" w:rsidRDefault="001B0031">
      <w:pPr>
        <w:rPr>
          <w:sz w:val="18"/>
          <w:szCs w:val="21"/>
        </w:rPr>
      </w:pPr>
    </w:p>
    <w:p w:rsidR="00692560" w:rsidRPr="00692560" w:rsidRDefault="00577AE9" w:rsidP="00692560">
      <w:pPr>
        <w:pStyle w:val="EndNoteBibliography"/>
        <w:ind w:left="720" w:hanging="720"/>
        <w:rPr>
          <w:noProof/>
        </w:rPr>
      </w:pPr>
      <w:r>
        <w:rPr>
          <w:szCs w:val="22"/>
        </w:rPr>
        <w:fldChar w:fldCharType="begin"/>
      </w:r>
      <w:r>
        <w:rPr>
          <w:szCs w:val="22"/>
        </w:rPr>
        <w:instrText xml:space="preserve"> ADDIN EN.REFLIST </w:instrText>
      </w:r>
      <w:r>
        <w:rPr>
          <w:szCs w:val="22"/>
        </w:rPr>
        <w:fldChar w:fldCharType="separate"/>
      </w:r>
      <w:r w:rsidR="00692560" w:rsidRPr="00692560">
        <w:rPr>
          <w:noProof/>
        </w:rPr>
        <w:t>1.</w:t>
      </w:r>
      <w:r w:rsidR="00692560" w:rsidRPr="00692560">
        <w:rPr>
          <w:noProof/>
        </w:rPr>
        <w:tab/>
        <w:t xml:space="preserve">Ohana-Sarna-Cahan, L., et al., </w:t>
      </w:r>
      <w:r w:rsidR="00692560" w:rsidRPr="00692560">
        <w:rPr>
          <w:i/>
          <w:noProof/>
        </w:rPr>
        <w:t>Factors Associated With Increased Risk of Pediatric Orbital Cellulitis-Who Should Be Scanned?</w:t>
      </w:r>
      <w:r w:rsidR="00692560" w:rsidRPr="00692560">
        <w:rPr>
          <w:noProof/>
        </w:rPr>
        <w:t xml:space="preserve"> Pediatr Emerg Care, 2020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.</w:t>
      </w:r>
      <w:r w:rsidRPr="00692560">
        <w:rPr>
          <w:noProof/>
        </w:rPr>
        <w:tab/>
        <w:t xml:space="preserve">Basily, A., et al., </w:t>
      </w:r>
      <w:r w:rsidRPr="00692560">
        <w:rPr>
          <w:i/>
          <w:noProof/>
        </w:rPr>
        <w:t>Orbital Cellulitis-When Computed Tomography Imaging Is Falsely Reassuring.</w:t>
      </w:r>
      <w:r w:rsidRPr="00692560">
        <w:rPr>
          <w:noProof/>
        </w:rPr>
        <w:t xml:space="preserve"> Pediatr Emerg Care, 2021. </w:t>
      </w:r>
      <w:r w:rsidRPr="00692560">
        <w:rPr>
          <w:b/>
          <w:noProof/>
        </w:rPr>
        <w:t>37</w:t>
      </w:r>
      <w:r w:rsidRPr="00692560">
        <w:rPr>
          <w:noProof/>
        </w:rPr>
        <w:t>(1): p. e48-e50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.</w:t>
      </w:r>
      <w:r w:rsidRPr="00692560">
        <w:rPr>
          <w:noProof/>
        </w:rPr>
        <w:tab/>
        <w:t xml:space="preserve">Verma, R., et al., </w:t>
      </w:r>
      <w:r w:rsidRPr="00692560">
        <w:rPr>
          <w:i/>
          <w:noProof/>
        </w:rPr>
        <w:t>Orbital Perivenous Abscess Complicating the Diagnosis and Management of Orbital Cellulitis.</w:t>
      </w:r>
      <w:r w:rsidRPr="00692560">
        <w:rPr>
          <w:noProof/>
        </w:rPr>
        <w:t xml:space="preserve"> Ophthalmic Plast Reconstr Surg, 2017. </w:t>
      </w:r>
      <w:r w:rsidRPr="00692560">
        <w:rPr>
          <w:b/>
          <w:noProof/>
        </w:rPr>
        <w:t>33</w:t>
      </w:r>
      <w:r w:rsidRPr="00692560">
        <w:rPr>
          <w:noProof/>
        </w:rPr>
        <w:t>(6): p. e152-e154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4.</w:t>
      </w:r>
      <w:r w:rsidRPr="00692560">
        <w:rPr>
          <w:noProof/>
        </w:rPr>
        <w:tab/>
        <w:t xml:space="preserve">Chen, A.J., et al., </w:t>
      </w:r>
      <w:r w:rsidRPr="00692560">
        <w:rPr>
          <w:i/>
          <w:noProof/>
        </w:rPr>
        <w:t>A case of mistaken identity: Saksenaea vasiformis of the orbit.</w:t>
      </w:r>
      <w:r w:rsidRPr="00692560">
        <w:rPr>
          <w:noProof/>
        </w:rPr>
        <w:t xml:space="preserve"> Orbit, 2020: p. 1-4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5.</w:t>
      </w:r>
      <w:r w:rsidRPr="00692560">
        <w:rPr>
          <w:noProof/>
        </w:rPr>
        <w:tab/>
        <w:t xml:space="preserve">Song, W., C. Du, and Y. Zhang, </w:t>
      </w:r>
      <w:r w:rsidRPr="00692560">
        <w:rPr>
          <w:i/>
          <w:noProof/>
        </w:rPr>
        <w:t>A case report of exudative retinal detachment derived from orbital cellulitis in mainland China.</w:t>
      </w:r>
      <w:r w:rsidRPr="00692560">
        <w:rPr>
          <w:noProof/>
        </w:rPr>
        <w:t xml:space="preserve"> BMC Ophthalmol, 2020. </w:t>
      </w:r>
      <w:r w:rsidRPr="00692560">
        <w:rPr>
          <w:b/>
          <w:noProof/>
        </w:rPr>
        <w:t>20</w:t>
      </w:r>
      <w:r w:rsidRPr="00692560">
        <w:rPr>
          <w:noProof/>
        </w:rPr>
        <w:t>(1): p. 332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6.</w:t>
      </w:r>
      <w:r w:rsidRPr="00692560">
        <w:rPr>
          <w:noProof/>
        </w:rPr>
        <w:tab/>
        <w:t xml:space="preserve">Gupta, J., et al., </w:t>
      </w:r>
      <w:r w:rsidRPr="00692560">
        <w:rPr>
          <w:i/>
          <w:noProof/>
        </w:rPr>
        <w:t>A rare infective cause of stroke in an immunocompetent child.</w:t>
      </w:r>
      <w:r w:rsidRPr="00692560">
        <w:rPr>
          <w:noProof/>
        </w:rPr>
        <w:t xml:space="preserve"> Brain Dev, 2021. </w:t>
      </w:r>
      <w:r w:rsidRPr="00692560">
        <w:rPr>
          <w:b/>
          <w:noProof/>
        </w:rPr>
        <w:t>43</w:t>
      </w:r>
      <w:r w:rsidRPr="00692560">
        <w:rPr>
          <w:noProof/>
        </w:rPr>
        <w:t>(1): p. 152-156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7.</w:t>
      </w:r>
      <w:r w:rsidRPr="00692560">
        <w:rPr>
          <w:noProof/>
        </w:rPr>
        <w:tab/>
        <w:t xml:space="preserve">Lisac, R.R., et al., </w:t>
      </w:r>
      <w:r w:rsidRPr="00692560">
        <w:rPr>
          <w:i/>
          <w:noProof/>
        </w:rPr>
        <w:t>Allergic fungal rhinosinusitis presenting with intracranial spread along large sphenoidal emissary foramen.</w:t>
      </w:r>
      <w:r w:rsidRPr="00692560">
        <w:rPr>
          <w:noProof/>
        </w:rPr>
        <w:t xml:space="preserve"> Med Mycol Case Rep, 2021. </w:t>
      </w:r>
      <w:r w:rsidRPr="00692560">
        <w:rPr>
          <w:b/>
          <w:noProof/>
        </w:rPr>
        <w:t>32</w:t>
      </w:r>
      <w:r w:rsidRPr="00692560">
        <w:rPr>
          <w:noProof/>
        </w:rPr>
        <w:t>: p. 10-13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8.</w:t>
      </w:r>
      <w:r w:rsidRPr="00692560">
        <w:rPr>
          <w:noProof/>
        </w:rPr>
        <w:tab/>
        <w:t xml:space="preserve">Glass, G.E., et al., </w:t>
      </w:r>
      <w:r w:rsidRPr="00692560">
        <w:rPr>
          <w:i/>
          <w:noProof/>
        </w:rPr>
        <w:t>An Orbital Abscess Secondary to Intraoral Impalement.</w:t>
      </w:r>
      <w:r w:rsidRPr="00692560">
        <w:rPr>
          <w:noProof/>
        </w:rPr>
        <w:t xml:space="preserve"> J Craniofac Surg, 2020. </w:t>
      </w:r>
      <w:r w:rsidRPr="00692560">
        <w:rPr>
          <w:b/>
          <w:noProof/>
        </w:rPr>
        <w:t>31</w:t>
      </w:r>
      <w:r w:rsidRPr="00692560">
        <w:rPr>
          <w:noProof/>
        </w:rPr>
        <w:t>(4): p. 1111-1113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9.</w:t>
      </w:r>
      <w:r w:rsidRPr="00692560">
        <w:rPr>
          <w:noProof/>
        </w:rPr>
        <w:tab/>
        <w:t xml:space="preserve">Friedel, N., et al., </w:t>
      </w:r>
      <w:r w:rsidRPr="00692560">
        <w:rPr>
          <w:i/>
          <w:noProof/>
        </w:rPr>
        <w:t>Are We Over-Treating Insect Bite Related Periorbital Cellulitis in Children? The Experience of a Large, Tertiary Care Pediatric Hospital.</w:t>
      </w:r>
      <w:r w:rsidRPr="00692560">
        <w:rPr>
          <w:noProof/>
        </w:rPr>
        <w:t xml:space="preserve"> Am J Ther, 2019. </w:t>
      </w:r>
      <w:r w:rsidRPr="00692560">
        <w:rPr>
          <w:b/>
          <w:noProof/>
        </w:rPr>
        <w:t>26</w:t>
      </w:r>
      <w:r w:rsidRPr="00692560">
        <w:rPr>
          <w:noProof/>
        </w:rPr>
        <w:t>(1): p. e1-e4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0.</w:t>
      </w:r>
      <w:r w:rsidRPr="00692560">
        <w:rPr>
          <w:noProof/>
        </w:rPr>
        <w:tab/>
        <w:t xml:space="preserve">Daigle, P., et al., </w:t>
      </w:r>
      <w:r w:rsidRPr="00692560">
        <w:rPr>
          <w:i/>
          <w:noProof/>
        </w:rPr>
        <w:t>Capnocytophaga sputigena as a cause of severe orbital cellulitis and subperiosteal abscess in a child.</w:t>
      </w:r>
      <w:r w:rsidRPr="00692560">
        <w:rPr>
          <w:noProof/>
        </w:rPr>
        <w:t xml:space="preserve"> Can J Ophthalmol, 2021. </w:t>
      </w:r>
      <w:r w:rsidRPr="00692560">
        <w:rPr>
          <w:b/>
          <w:noProof/>
        </w:rPr>
        <w:t>56</w:t>
      </w:r>
      <w:r w:rsidRPr="00692560">
        <w:rPr>
          <w:noProof/>
        </w:rPr>
        <w:t>(3): p. e90-e92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1.</w:t>
      </w:r>
      <w:r w:rsidRPr="00692560">
        <w:rPr>
          <w:noProof/>
        </w:rPr>
        <w:tab/>
        <w:t xml:space="preserve">Ruíz Carrillo, J.D., E. Vázquez Guerrero, and M.C. Mercado Uribe, </w:t>
      </w:r>
      <w:r w:rsidRPr="00692560">
        <w:rPr>
          <w:i/>
          <w:noProof/>
        </w:rPr>
        <w:t>[Orbital cellulitis complicated by subperiosteal abscess due to Streptococcus pyogenes infection].</w:t>
      </w:r>
      <w:r w:rsidRPr="00692560">
        <w:rPr>
          <w:noProof/>
        </w:rPr>
        <w:t xml:space="preserve"> Bol Med Hosp Infant Mex, 2017. </w:t>
      </w:r>
      <w:r w:rsidRPr="00692560">
        <w:rPr>
          <w:b/>
          <w:noProof/>
        </w:rPr>
        <w:t>74</w:t>
      </w:r>
      <w:r w:rsidRPr="00692560">
        <w:rPr>
          <w:noProof/>
        </w:rPr>
        <w:t>(2): p. 134-140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2.</w:t>
      </w:r>
      <w:r w:rsidRPr="00692560">
        <w:rPr>
          <w:noProof/>
        </w:rPr>
        <w:tab/>
        <w:t xml:space="preserve">Haddad, N.M., et al., </w:t>
      </w:r>
      <w:r w:rsidRPr="00692560">
        <w:rPr>
          <w:i/>
          <w:noProof/>
        </w:rPr>
        <w:t>Chlamydia trachomatis presenting as preseptal cellulitis in a 3-year-old girl.</w:t>
      </w:r>
      <w:r w:rsidRPr="00692560">
        <w:rPr>
          <w:noProof/>
        </w:rPr>
        <w:t xml:space="preserve"> J aapos, 2019. </w:t>
      </w:r>
      <w:r w:rsidRPr="00692560">
        <w:rPr>
          <w:b/>
          <w:noProof/>
        </w:rPr>
        <w:t>23</w:t>
      </w:r>
      <w:r w:rsidRPr="00692560">
        <w:rPr>
          <w:noProof/>
        </w:rPr>
        <w:t>(4): p. 245-246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3.</w:t>
      </w:r>
      <w:r w:rsidRPr="00692560">
        <w:rPr>
          <w:noProof/>
        </w:rPr>
        <w:tab/>
        <w:t xml:space="preserve">Mohd-Ilham, I., et al., </w:t>
      </w:r>
      <w:r w:rsidRPr="00692560">
        <w:rPr>
          <w:i/>
          <w:noProof/>
        </w:rPr>
        <w:t>Clinical characteristics and outcomes of paediatric orbital cellulitis in Hospital Universiti Sains Malaysia: a five-year review.</w:t>
      </w:r>
      <w:r w:rsidRPr="00692560">
        <w:rPr>
          <w:noProof/>
        </w:rPr>
        <w:t xml:space="preserve"> Singapore Med J, 2020. </w:t>
      </w:r>
      <w:r w:rsidRPr="00692560">
        <w:rPr>
          <w:b/>
          <w:noProof/>
        </w:rPr>
        <w:t>61</w:t>
      </w:r>
      <w:r w:rsidRPr="00692560">
        <w:rPr>
          <w:noProof/>
        </w:rPr>
        <w:t>(6): p. 312-319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4.</w:t>
      </w:r>
      <w:r w:rsidRPr="00692560">
        <w:rPr>
          <w:noProof/>
        </w:rPr>
        <w:tab/>
        <w:t xml:space="preserve">Guedira, G., et al., </w:t>
      </w:r>
      <w:r w:rsidRPr="00692560">
        <w:rPr>
          <w:i/>
          <w:noProof/>
        </w:rPr>
        <w:t>Clostridium perfringens panophthalmitis and orbital cellulitis: a case report.</w:t>
      </w:r>
      <w:r w:rsidRPr="00692560">
        <w:rPr>
          <w:noProof/>
        </w:rPr>
        <w:t xml:space="preserve"> BMC Ophthalmol, 2018. </w:t>
      </w:r>
      <w:r w:rsidRPr="00692560">
        <w:rPr>
          <w:b/>
          <w:noProof/>
        </w:rPr>
        <w:t>18</w:t>
      </w:r>
      <w:r w:rsidRPr="00692560">
        <w:rPr>
          <w:noProof/>
        </w:rPr>
        <w:t>(1): p. 88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5.</w:t>
      </w:r>
      <w:r w:rsidRPr="00692560">
        <w:rPr>
          <w:noProof/>
        </w:rPr>
        <w:tab/>
        <w:t xml:space="preserve">Habroosh, F.A., H. Eatamadi, and R.M. Mohamed, </w:t>
      </w:r>
      <w:r w:rsidRPr="00692560">
        <w:rPr>
          <w:i/>
          <w:noProof/>
        </w:rPr>
        <w:t>Concomitant orbital aspergillosis and mucormycosis in a 17 months old immunocompetent child.</w:t>
      </w:r>
      <w:r w:rsidRPr="00692560">
        <w:rPr>
          <w:noProof/>
        </w:rPr>
        <w:t xml:space="preserve"> Saudi J Ophthalmol, 2017. </w:t>
      </w:r>
      <w:r w:rsidRPr="00692560">
        <w:rPr>
          <w:b/>
          <w:noProof/>
        </w:rPr>
        <w:t>31</w:t>
      </w:r>
      <w:r w:rsidRPr="00692560">
        <w:rPr>
          <w:noProof/>
        </w:rPr>
        <w:t>(3): p. 193-195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6.</w:t>
      </w:r>
      <w:r w:rsidRPr="00692560">
        <w:rPr>
          <w:noProof/>
        </w:rPr>
        <w:tab/>
        <w:t xml:space="preserve">Tritt, A., et al., </w:t>
      </w:r>
      <w:r w:rsidRPr="00692560">
        <w:rPr>
          <w:i/>
          <w:noProof/>
        </w:rPr>
        <w:t xml:space="preserve">Daily outpatient intravenous antibiotic therapy for the management of </w:t>
      </w:r>
      <w:r w:rsidRPr="00692560">
        <w:rPr>
          <w:i/>
          <w:noProof/>
        </w:rPr>
        <w:lastRenderedPageBreak/>
        <w:t>paediatric periorbital cellulitis, a retrospective case series.</w:t>
      </w:r>
      <w:r w:rsidRPr="00692560">
        <w:rPr>
          <w:noProof/>
        </w:rPr>
        <w:t xml:space="preserve"> Clin Otolaryngol, 2019. </w:t>
      </w:r>
      <w:r w:rsidRPr="00692560">
        <w:rPr>
          <w:b/>
          <w:noProof/>
        </w:rPr>
        <w:t>44</w:t>
      </w:r>
      <w:r w:rsidRPr="00692560">
        <w:rPr>
          <w:noProof/>
        </w:rPr>
        <w:t>(3): p. 273-278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7.</w:t>
      </w:r>
      <w:r w:rsidRPr="00692560">
        <w:rPr>
          <w:noProof/>
        </w:rPr>
        <w:tab/>
        <w:t xml:space="preserve">Laycock, J., et al., </w:t>
      </w:r>
      <w:r w:rsidRPr="00692560">
        <w:rPr>
          <w:i/>
          <w:noProof/>
        </w:rPr>
        <w:t>Facial trauma aggravating paediatric orbital cellulitis.</w:t>
      </w:r>
      <w:r w:rsidRPr="00692560">
        <w:rPr>
          <w:noProof/>
        </w:rPr>
        <w:t xml:space="preserve"> BMJ Case Rep, 2020. </w:t>
      </w:r>
      <w:r w:rsidRPr="00692560">
        <w:rPr>
          <w:b/>
          <w:noProof/>
        </w:rPr>
        <w:t>13</w:t>
      </w:r>
      <w:r w:rsidRPr="00692560">
        <w:rPr>
          <w:noProof/>
        </w:rPr>
        <w:t>(4)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8.</w:t>
      </w:r>
      <w:r w:rsidRPr="00692560">
        <w:rPr>
          <w:noProof/>
        </w:rPr>
        <w:tab/>
        <w:t xml:space="preserve">Saadouli, D., et al., </w:t>
      </w:r>
      <w:r w:rsidRPr="00692560">
        <w:rPr>
          <w:i/>
          <w:noProof/>
        </w:rPr>
        <w:t>[Orbital cellulitis in children: Report of 60 cases].</w:t>
      </w:r>
      <w:r w:rsidRPr="00692560">
        <w:rPr>
          <w:noProof/>
        </w:rPr>
        <w:t xml:space="preserve"> J Fr Ophtalmol, 2019. </w:t>
      </w:r>
      <w:r w:rsidRPr="00692560">
        <w:rPr>
          <w:b/>
          <w:noProof/>
        </w:rPr>
        <w:t>42</w:t>
      </w:r>
      <w:r w:rsidRPr="00692560">
        <w:rPr>
          <w:noProof/>
        </w:rPr>
        <w:t>(10): p. 1056-1061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19.</w:t>
      </w:r>
      <w:r w:rsidRPr="00692560">
        <w:rPr>
          <w:noProof/>
        </w:rPr>
        <w:tab/>
        <w:t xml:space="preserve">Sciarretta, V., et al., </w:t>
      </w:r>
      <w:r w:rsidRPr="00692560">
        <w:rPr>
          <w:i/>
          <w:noProof/>
        </w:rPr>
        <w:t>Management of orbital cellulitis and subperiosteal orbital abscess in pediatric patients: A ten-year review.</w:t>
      </w:r>
      <w:r w:rsidRPr="00692560">
        <w:rPr>
          <w:noProof/>
        </w:rPr>
        <w:t xml:space="preserve"> Int J Pediatr Otorhinolaryngol, 2017. </w:t>
      </w:r>
      <w:r w:rsidRPr="00692560">
        <w:rPr>
          <w:b/>
          <w:noProof/>
        </w:rPr>
        <w:t>96</w:t>
      </w:r>
      <w:r w:rsidRPr="00692560">
        <w:rPr>
          <w:noProof/>
        </w:rPr>
        <w:t>: p. 72-76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0.</w:t>
      </w:r>
      <w:r w:rsidRPr="00692560">
        <w:rPr>
          <w:noProof/>
        </w:rPr>
        <w:tab/>
        <w:t xml:space="preserve">Crosbie, R.A., J. Nairn, and H. Kubba, </w:t>
      </w:r>
      <w:r w:rsidRPr="00692560">
        <w:rPr>
          <w:i/>
          <w:noProof/>
        </w:rPr>
        <w:t>Management of paediatric periorbital cellulitis: Our experience of 243 children managed according to a standardised protocol 2012-2015.</w:t>
      </w:r>
      <w:r w:rsidRPr="00692560">
        <w:rPr>
          <w:noProof/>
        </w:rPr>
        <w:t xml:space="preserve"> Int J Pediatr Otorhinolaryngol, 2016. </w:t>
      </w:r>
      <w:r w:rsidRPr="00692560">
        <w:rPr>
          <w:b/>
          <w:noProof/>
        </w:rPr>
        <w:t>87</w:t>
      </w:r>
      <w:r w:rsidRPr="00692560">
        <w:rPr>
          <w:noProof/>
        </w:rPr>
        <w:t>: p. 134-8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1.</w:t>
      </w:r>
      <w:r w:rsidRPr="00692560">
        <w:rPr>
          <w:noProof/>
        </w:rPr>
        <w:tab/>
        <w:t xml:space="preserve">Levinsen, M., et al., </w:t>
      </w:r>
      <w:r w:rsidRPr="00692560">
        <w:rPr>
          <w:i/>
          <w:noProof/>
        </w:rPr>
        <w:t>Medical and surgical treatment of rhino-orbital-cerebral mucormycosis in a child with leukemia.</w:t>
      </w:r>
      <w:r w:rsidRPr="00692560">
        <w:rPr>
          <w:noProof/>
        </w:rPr>
        <w:t xml:space="preserve"> Am J Ophthalmol Case Rep, 2021. </w:t>
      </w:r>
      <w:r w:rsidRPr="00692560">
        <w:rPr>
          <w:b/>
          <w:noProof/>
        </w:rPr>
        <w:t>22</w:t>
      </w:r>
      <w:r w:rsidRPr="00692560">
        <w:rPr>
          <w:noProof/>
        </w:rPr>
        <w:t>: p. 101092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2.</w:t>
      </w:r>
      <w:r w:rsidRPr="00692560">
        <w:rPr>
          <w:noProof/>
        </w:rPr>
        <w:tab/>
        <w:t xml:space="preserve">Schollin Ask, L., et al., </w:t>
      </w:r>
      <w:r w:rsidRPr="00692560">
        <w:rPr>
          <w:i/>
          <w:noProof/>
        </w:rPr>
        <w:t>Most preschool children hospitalised for acute rhinosinusitis had orbital complications, more common in the youngest and among boys.</w:t>
      </w:r>
      <w:r w:rsidRPr="00692560">
        <w:rPr>
          <w:noProof/>
        </w:rPr>
        <w:t xml:space="preserve"> Acta Paediatr, 2017. </w:t>
      </w:r>
      <w:r w:rsidRPr="00692560">
        <w:rPr>
          <w:b/>
          <w:noProof/>
        </w:rPr>
        <w:t>106</w:t>
      </w:r>
      <w:r w:rsidRPr="00692560">
        <w:rPr>
          <w:noProof/>
        </w:rPr>
        <w:t>(2): p. 268-273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3.</w:t>
      </w:r>
      <w:r w:rsidRPr="00692560">
        <w:rPr>
          <w:noProof/>
        </w:rPr>
        <w:tab/>
        <w:t xml:space="preserve">Pereira-Ospina, R.D.P., et al., </w:t>
      </w:r>
      <w:r w:rsidRPr="00692560">
        <w:rPr>
          <w:i/>
          <w:noProof/>
        </w:rPr>
        <w:t>[Neisseria gonorrhoeae: an infrequent causal agent of periorbital cellulitis in a child].</w:t>
      </w:r>
      <w:r w:rsidRPr="00692560">
        <w:rPr>
          <w:noProof/>
        </w:rPr>
        <w:t xml:space="preserve"> Arch Argent Pediatr, 2017. </w:t>
      </w:r>
      <w:r w:rsidRPr="00692560">
        <w:rPr>
          <w:b/>
          <w:noProof/>
        </w:rPr>
        <w:t>115</w:t>
      </w:r>
      <w:r w:rsidRPr="00692560">
        <w:rPr>
          <w:noProof/>
        </w:rPr>
        <w:t>(4): p. e243-e246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4.</w:t>
      </w:r>
      <w:r w:rsidRPr="00692560">
        <w:rPr>
          <w:noProof/>
        </w:rPr>
        <w:tab/>
        <w:t xml:space="preserve">White, M., et al., </w:t>
      </w:r>
      <w:r w:rsidRPr="00692560">
        <w:rPr>
          <w:i/>
          <w:noProof/>
        </w:rPr>
        <w:t>Neonatal tooth infection resulting in subperiosteal orbital abscess: A case report.</w:t>
      </w:r>
      <w:r w:rsidRPr="00692560">
        <w:rPr>
          <w:noProof/>
        </w:rPr>
        <w:t xml:space="preserve"> Int J Pediatr Otorhinolaryngol, 2021. </w:t>
      </w:r>
      <w:r w:rsidRPr="00692560">
        <w:rPr>
          <w:b/>
          <w:noProof/>
        </w:rPr>
        <w:t>140</w:t>
      </w:r>
      <w:r w:rsidRPr="00692560">
        <w:rPr>
          <w:noProof/>
        </w:rPr>
        <w:t>: p. 110524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5.</w:t>
      </w:r>
      <w:r w:rsidRPr="00692560">
        <w:rPr>
          <w:noProof/>
        </w:rPr>
        <w:tab/>
        <w:t xml:space="preserve">Constantin, F., et al., </w:t>
      </w:r>
      <w:r w:rsidRPr="00692560">
        <w:rPr>
          <w:i/>
          <w:noProof/>
        </w:rPr>
        <w:t>Orbital cellulitis and brain abscess - rare complications of maxillo-spheno-ethmoidal rhinosinusitis.</w:t>
      </w:r>
      <w:r w:rsidRPr="00692560">
        <w:rPr>
          <w:noProof/>
        </w:rPr>
        <w:t xml:space="preserve"> Rom J Ophthalmol, 2017. </w:t>
      </w:r>
      <w:r w:rsidRPr="00692560">
        <w:rPr>
          <w:b/>
          <w:noProof/>
        </w:rPr>
        <w:t>61</w:t>
      </w:r>
      <w:r w:rsidRPr="00692560">
        <w:rPr>
          <w:noProof/>
        </w:rPr>
        <w:t>(2): p. 133-136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6.</w:t>
      </w:r>
      <w:r w:rsidRPr="00692560">
        <w:rPr>
          <w:noProof/>
        </w:rPr>
        <w:tab/>
        <w:t xml:space="preserve">El Hamichi, S., et al., </w:t>
      </w:r>
      <w:r w:rsidRPr="00692560">
        <w:rPr>
          <w:i/>
          <w:noProof/>
        </w:rPr>
        <w:t>Orbital cellulitis due to ophthalmic herpes zoster in an immunocompetent child: A case report.</w:t>
      </w:r>
      <w:r w:rsidRPr="00692560">
        <w:rPr>
          <w:noProof/>
        </w:rPr>
        <w:t xml:space="preserve"> J Fr Ophtalmol, 2017. </w:t>
      </w:r>
      <w:r w:rsidRPr="00692560">
        <w:rPr>
          <w:b/>
          <w:noProof/>
        </w:rPr>
        <w:t>40</w:t>
      </w:r>
      <w:r w:rsidRPr="00692560">
        <w:rPr>
          <w:noProof/>
        </w:rPr>
        <w:t>(7): p. e255-e256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7.</w:t>
      </w:r>
      <w:r w:rsidRPr="00692560">
        <w:rPr>
          <w:noProof/>
        </w:rPr>
        <w:tab/>
        <w:t xml:space="preserve">Abdul Satar, H., et al., </w:t>
      </w:r>
      <w:r w:rsidRPr="00692560">
        <w:rPr>
          <w:i/>
          <w:noProof/>
        </w:rPr>
        <w:t>Orbital Cellulitis Secondary to Dental Abscess in Children.</w:t>
      </w:r>
      <w:r w:rsidRPr="00692560">
        <w:rPr>
          <w:noProof/>
        </w:rPr>
        <w:t xml:space="preserve"> Cureus, 2021. </w:t>
      </w:r>
      <w:r w:rsidRPr="00692560">
        <w:rPr>
          <w:b/>
          <w:noProof/>
        </w:rPr>
        <w:t>13</w:t>
      </w:r>
      <w:r w:rsidRPr="00692560">
        <w:rPr>
          <w:noProof/>
        </w:rPr>
        <w:t>(4): p. e14392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8.</w:t>
      </w:r>
      <w:r w:rsidRPr="00692560">
        <w:rPr>
          <w:noProof/>
        </w:rPr>
        <w:tab/>
        <w:t xml:space="preserve">Hamal, D., et al., </w:t>
      </w:r>
      <w:r w:rsidRPr="00692560">
        <w:rPr>
          <w:i/>
          <w:noProof/>
        </w:rPr>
        <w:t>Orbital Myocysticercosis different Presentation and Management in Eastern Nepal.</w:t>
      </w:r>
      <w:r w:rsidRPr="00692560">
        <w:rPr>
          <w:noProof/>
        </w:rPr>
        <w:t xml:space="preserve"> Nepal J Ophthalmol, 2020. </w:t>
      </w:r>
      <w:r w:rsidRPr="00692560">
        <w:rPr>
          <w:b/>
          <w:noProof/>
        </w:rPr>
        <w:t>12</w:t>
      </w:r>
      <w:r w:rsidRPr="00692560">
        <w:rPr>
          <w:noProof/>
        </w:rPr>
        <w:t>(23): p. 125-132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29.</w:t>
      </w:r>
      <w:r w:rsidRPr="00692560">
        <w:rPr>
          <w:noProof/>
        </w:rPr>
        <w:tab/>
        <w:t xml:space="preserve">Bajor, A., et al., </w:t>
      </w:r>
      <w:r w:rsidRPr="00692560">
        <w:rPr>
          <w:i/>
          <w:noProof/>
        </w:rPr>
        <w:t>[Orbital complication of acute sinusitis : Orbital cellulitis in a 10-year-old child].</w:t>
      </w:r>
      <w:r w:rsidRPr="00692560">
        <w:rPr>
          <w:noProof/>
        </w:rPr>
        <w:t xml:space="preserve"> Ophthalmologe, 2017. </w:t>
      </w:r>
      <w:r w:rsidRPr="00692560">
        <w:rPr>
          <w:b/>
          <w:noProof/>
        </w:rPr>
        <w:t>114</w:t>
      </w:r>
      <w:r w:rsidRPr="00692560">
        <w:rPr>
          <w:noProof/>
        </w:rPr>
        <w:t>(4): p. 365-369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0.</w:t>
      </w:r>
      <w:r w:rsidRPr="00692560">
        <w:rPr>
          <w:noProof/>
        </w:rPr>
        <w:tab/>
        <w:t xml:space="preserve">Murphy, D.C., et al., </w:t>
      </w:r>
      <w:r w:rsidRPr="00692560">
        <w:rPr>
          <w:i/>
          <w:noProof/>
        </w:rPr>
        <w:t>Paediatric periorbital cellulitis: A 10-year retrospective case series review.</w:t>
      </w:r>
      <w:r w:rsidRPr="00692560">
        <w:rPr>
          <w:noProof/>
        </w:rPr>
        <w:t xml:space="preserve"> J Paediatr Child Health, 2021. </w:t>
      </w:r>
      <w:r w:rsidRPr="00692560">
        <w:rPr>
          <w:b/>
          <w:noProof/>
        </w:rPr>
        <w:t>57</w:t>
      </w:r>
      <w:r w:rsidRPr="00692560">
        <w:rPr>
          <w:noProof/>
        </w:rPr>
        <w:t>(2): p. 227-233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1.</w:t>
      </w:r>
      <w:r w:rsidRPr="00692560">
        <w:rPr>
          <w:noProof/>
        </w:rPr>
        <w:tab/>
        <w:t xml:space="preserve">McKenna, D., E. Reddy, and E. McKenna, </w:t>
      </w:r>
      <w:r w:rsidRPr="00692560">
        <w:rPr>
          <w:i/>
          <w:noProof/>
        </w:rPr>
        <w:t>Pediatric intraorbital abscess: Early recognition and management.</w:t>
      </w:r>
      <w:r w:rsidRPr="00692560">
        <w:rPr>
          <w:noProof/>
        </w:rPr>
        <w:t xml:space="preserve"> Clin Case Rep, 2019. </w:t>
      </w:r>
      <w:r w:rsidRPr="00692560">
        <w:rPr>
          <w:b/>
          <w:noProof/>
        </w:rPr>
        <w:t>7</w:t>
      </w:r>
      <w:r w:rsidRPr="00692560">
        <w:rPr>
          <w:noProof/>
        </w:rPr>
        <w:t>(3): p. 593-594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2.</w:t>
      </w:r>
      <w:r w:rsidRPr="00692560">
        <w:rPr>
          <w:noProof/>
        </w:rPr>
        <w:tab/>
        <w:t xml:space="preserve">Hongguang, P., et al., </w:t>
      </w:r>
      <w:r w:rsidRPr="00692560">
        <w:rPr>
          <w:i/>
          <w:noProof/>
        </w:rPr>
        <w:t>Pediatric nasal orbital cellulitis in Shenzhen (South China): Etiology, management, and outcomes.</w:t>
      </w:r>
      <w:r w:rsidRPr="00692560">
        <w:rPr>
          <w:noProof/>
        </w:rPr>
        <w:t xml:space="preserve"> Int J Pediatr Otorhinolaryngol, 2016. </w:t>
      </w:r>
      <w:r w:rsidRPr="00692560">
        <w:rPr>
          <w:b/>
          <w:noProof/>
        </w:rPr>
        <w:t>87</w:t>
      </w:r>
      <w:r w:rsidRPr="00692560">
        <w:rPr>
          <w:noProof/>
        </w:rPr>
        <w:t>: p. 98-104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3.</w:t>
      </w:r>
      <w:r w:rsidRPr="00692560">
        <w:rPr>
          <w:noProof/>
        </w:rPr>
        <w:tab/>
        <w:t xml:space="preserve">Santos, J.C., et al., </w:t>
      </w:r>
      <w:r w:rsidRPr="00692560">
        <w:rPr>
          <w:i/>
          <w:noProof/>
        </w:rPr>
        <w:t>Pediatric preseptal and orbital cellulitis: A 10-year experience.</w:t>
      </w:r>
      <w:r w:rsidRPr="00692560">
        <w:rPr>
          <w:noProof/>
        </w:rPr>
        <w:t xml:space="preserve"> Int J Pediatr Otorhinolaryngol, 2019. </w:t>
      </w:r>
      <w:r w:rsidRPr="00692560">
        <w:rPr>
          <w:b/>
          <w:noProof/>
        </w:rPr>
        <w:t>120</w:t>
      </w:r>
      <w:r w:rsidRPr="00692560">
        <w:rPr>
          <w:noProof/>
        </w:rPr>
        <w:t>: p. 82-88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4.</w:t>
      </w:r>
      <w:r w:rsidRPr="00692560">
        <w:rPr>
          <w:noProof/>
        </w:rPr>
        <w:tab/>
        <w:t xml:space="preserve">Smitha, K.S., et al., </w:t>
      </w:r>
      <w:r w:rsidRPr="00692560">
        <w:rPr>
          <w:i/>
          <w:noProof/>
        </w:rPr>
        <w:t>Pediatric viral orbital cellulites secondary to H1N1 infection: A case report.</w:t>
      </w:r>
      <w:r w:rsidRPr="00692560">
        <w:rPr>
          <w:noProof/>
        </w:rPr>
        <w:t xml:space="preserve"> Indian J Ophthalmol, 2019. </w:t>
      </w:r>
      <w:r w:rsidRPr="00692560">
        <w:rPr>
          <w:b/>
          <w:noProof/>
        </w:rPr>
        <w:t>67</w:t>
      </w:r>
      <w:r w:rsidRPr="00692560">
        <w:rPr>
          <w:noProof/>
        </w:rPr>
        <w:t>(7): p. 1234-1235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5.</w:t>
      </w:r>
      <w:r w:rsidRPr="00692560">
        <w:rPr>
          <w:noProof/>
        </w:rPr>
        <w:tab/>
        <w:t xml:space="preserve">James, V., et al., </w:t>
      </w:r>
      <w:r w:rsidRPr="00692560">
        <w:rPr>
          <w:i/>
          <w:noProof/>
        </w:rPr>
        <w:t>Periorbital Cellulitis in Paediatric Emergency Medicine Department Patients.</w:t>
      </w:r>
      <w:r w:rsidRPr="00692560">
        <w:rPr>
          <w:noProof/>
        </w:rPr>
        <w:t xml:space="preserve"> Ann Acad Med Singap, 2018. </w:t>
      </w:r>
      <w:r w:rsidRPr="00692560">
        <w:rPr>
          <w:b/>
          <w:noProof/>
        </w:rPr>
        <w:t>47</w:t>
      </w:r>
      <w:r w:rsidRPr="00692560">
        <w:rPr>
          <w:noProof/>
        </w:rPr>
        <w:t>(10): p. 420-423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6.</w:t>
      </w:r>
      <w:r w:rsidRPr="00692560">
        <w:rPr>
          <w:noProof/>
        </w:rPr>
        <w:tab/>
        <w:t xml:space="preserve">Somsen, D. and G. Heidary, </w:t>
      </w:r>
      <w:r w:rsidRPr="00692560">
        <w:rPr>
          <w:i/>
          <w:noProof/>
        </w:rPr>
        <w:t>Rapid onset of orbital cellulitis after uncomplicated strabismus surgery.</w:t>
      </w:r>
      <w:r w:rsidRPr="00692560">
        <w:rPr>
          <w:noProof/>
        </w:rPr>
        <w:t xml:space="preserve"> J aapos, 2019. </w:t>
      </w:r>
      <w:r w:rsidRPr="00692560">
        <w:rPr>
          <w:b/>
          <w:noProof/>
        </w:rPr>
        <w:t>23</w:t>
      </w:r>
      <w:r w:rsidRPr="00692560">
        <w:rPr>
          <w:noProof/>
        </w:rPr>
        <w:t>(5): p. 290-291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lastRenderedPageBreak/>
        <w:t>37.</w:t>
      </w:r>
      <w:r w:rsidRPr="00692560">
        <w:rPr>
          <w:noProof/>
        </w:rPr>
        <w:tab/>
        <w:t xml:space="preserve">Reich, P., et al., </w:t>
      </w:r>
      <w:r w:rsidRPr="00692560">
        <w:rPr>
          <w:i/>
          <w:noProof/>
        </w:rPr>
        <w:t>Saksenaea vasiformis Orbital Cellulitis in an Immunocompetent Child Treated With Posaconazole.</w:t>
      </w:r>
      <w:r w:rsidRPr="00692560">
        <w:rPr>
          <w:noProof/>
        </w:rPr>
        <w:t xml:space="preserve"> J Pediatric Infect Dis Soc, 2018. </w:t>
      </w:r>
      <w:r w:rsidRPr="00692560">
        <w:rPr>
          <w:b/>
          <w:noProof/>
        </w:rPr>
        <w:t>7</w:t>
      </w:r>
      <w:r w:rsidRPr="00692560">
        <w:rPr>
          <w:noProof/>
        </w:rPr>
        <w:t>(3): p. e169-e171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8.</w:t>
      </w:r>
      <w:r w:rsidRPr="00692560">
        <w:rPr>
          <w:noProof/>
        </w:rPr>
        <w:tab/>
        <w:t xml:space="preserve">Jaisani, M.R., et al., </w:t>
      </w:r>
      <w:r w:rsidRPr="00692560">
        <w:rPr>
          <w:i/>
          <w:noProof/>
        </w:rPr>
        <w:t>Tension orbit secondary to a carious primary molar-A case report.</w:t>
      </w:r>
      <w:r w:rsidRPr="00692560">
        <w:rPr>
          <w:noProof/>
        </w:rPr>
        <w:t xml:space="preserve"> Clin Case Rep, 2021. </w:t>
      </w:r>
      <w:r w:rsidRPr="00692560">
        <w:rPr>
          <w:b/>
          <w:noProof/>
        </w:rPr>
        <w:t>9</w:t>
      </w:r>
      <w:r w:rsidRPr="00692560">
        <w:rPr>
          <w:noProof/>
        </w:rPr>
        <w:t>(4): p. 2053-2056.</w:t>
      </w:r>
    </w:p>
    <w:p w:rsidR="00692560" w:rsidRPr="00692560" w:rsidRDefault="00692560" w:rsidP="00692560">
      <w:pPr>
        <w:pStyle w:val="EndNoteBibliography"/>
        <w:ind w:left="720" w:hanging="720"/>
        <w:rPr>
          <w:noProof/>
        </w:rPr>
      </w:pPr>
      <w:r w:rsidRPr="00692560">
        <w:rPr>
          <w:noProof/>
        </w:rPr>
        <w:t>39.</w:t>
      </w:r>
      <w:r w:rsidRPr="00692560">
        <w:rPr>
          <w:noProof/>
        </w:rPr>
        <w:tab/>
        <w:t xml:space="preserve">Mahalingam, S., et al., </w:t>
      </w:r>
      <w:r w:rsidRPr="00692560">
        <w:rPr>
          <w:i/>
          <w:noProof/>
        </w:rPr>
        <w:t>The management of periorbital cellulitis secondary to sinonasal infection: a multicenter prospective study in the United Kingdom.</w:t>
      </w:r>
      <w:r w:rsidRPr="00692560">
        <w:rPr>
          <w:noProof/>
        </w:rPr>
        <w:t xml:space="preserve"> Int Forum Allergy Rhinol, 2020. </w:t>
      </w:r>
      <w:r w:rsidRPr="00692560">
        <w:rPr>
          <w:b/>
          <w:noProof/>
        </w:rPr>
        <w:t>10</w:t>
      </w:r>
      <w:r w:rsidRPr="00692560">
        <w:rPr>
          <w:noProof/>
        </w:rPr>
        <w:t>(6): p. 726-737.</w:t>
      </w:r>
    </w:p>
    <w:p w:rsidR="00B11619" w:rsidRPr="00A0194F" w:rsidRDefault="00577AE9">
      <w:pPr>
        <w:rPr>
          <w:sz w:val="20"/>
          <w:szCs w:val="22"/>
        </w:rPr>
      </w:pPr>
      <w:r>
        <w:rPr>
          <w:sz w:val="20"/>
          <w:szCs w:val="22"/>
        </w:rPr>
        <w:fldChar w:fldCharType="end"/>
      </w:r>
    </w:p>
    <w:sectPr w:rsidR="00B11619" w:rsidRPr="00A0194F" w:rsidSect="00D76474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A7C3A6A"/>
    <w:multiLevelType w:val="multilevel"/>
    <w:tmpl w:val="85AEF5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0r9ep9wtr0s4edw5yp0wfcx5rw9ws2tf2a&quot;&gt;Eye cellulitis&lt;record-ids&gt;&lt;item&gt;3&lt;/item&gt;&lt;item&gt;9&lt;/item&gt;&lt;item&gt;17&lt;/item&gt;&lt;item&gt;23&lt;/item&gt;&lt;item&gt;30&lt;/item&gt;&lt;item&gt;32&lt;/item&gt;&lt;item&gt;35&lt;/item&gt;&lt;item&gt;59&lt;/item&gt;&lt;item&gt;86&lt;/item&gt;&lt;item&gt;87&lt;/item&gt;&lt;item&gt;88&lt;/item&gt;&lt;item&gt;94&lt;/item&gt;&lt;item&gt;95&lt;/item&gt;&lt;item&gt;97&lt;/item&gt;&lt;item&gt;99&lt;/item&gt;&lt;item&gt;105&lt;/item&gt;&lt;item&gt;109&lt;/item&gt;&lt;item&gt;112&lt;/item&gt;&lt;item&gt;120&lt;/item&gt;&lt;item&gt;121&lt;/item&gt;&lt;item&gt;122&lt;/item&gt;&lt;item&gt;129&lt;/item&gt;&lt;item&gt;131&lt;/item&gt;&lt;item&gt;135&lt;/item&gt;&lt;item&gt;137&lt;/item&gt;&lt;item&gt;139&lt;/item&gt;&lt;item&gt;147&lt;/item&gt;&lt;item&gt;157&lt;/item&gt;&lt;item&gt;158&lt;/item&gt;&lt;item&gt;159&lt;/item&gt;&lt;item&gt;160&lt;/item&gt;&lt;item&gt;165&lt;/item&gt;&lt;item&gt;170&lt;/item&gt;&lt;item&gt;171&lt;/item&gt;&lt;item&gt;173&lt;/item&gt;&lt;item&gt;183&lt;/item&gt;&lt;item&gt;185&lt;/item&gt;&lt;item&gt;189&lt;/item&gt;&lt;item&gt;190&lt;/item&gt;&lt;/record-ids&gt;&lt;/item&gt;&lt;/Libraries&gt;"/>
  </w:docVars>
  <w:rsids>
    <w:rsidRoot w:val="00111955"/>
    <w:rsid w:val="00002EAB"/>
    <w:rsid w:val="00004734"/>
    <w:rsid w:val="000216C8"/>
    <w:rsid w:val="0002317C"/>
    <w:rsid w:val="00035940"/>
    <w:rsid w:val="00037E2E"/>
    <w:rsid w:val="00054AEC"/>
    <w:rsid w:val="00056411"/>
    <w:rsid w:val="000624B7"/>
    <w:rsid w:val="00077C8C"/>
    <w:rsid w:val="00096E82"/>
    <w:rsid w:val="000B2C6E"/>
    <w:rsid w:val="000B3A07"/>
    <w:rsid w:val="000C3755"/>
    <w:rsid w:val="000C5284"/>
    <w:rsid w:val="000D02B8"/>
    <w:rsid w:val="000D46A0"/>
    <w:rsid w:val="000E60E3"/>
    <w:rsid w:val="000F15A9"/>
    <w:rsid w:val="000F27D2"/>
    <w:rsid w:val="000F75EE"/>
    <w:rsid w:val="001113BA"/>
    <w:rsid w:val="00111955"/>
    <w:rsid w:val="00117CFA"/>
    <w:rsid w:val="0012231F"/>
    <w:rsid w:val="00126FC1"/>
    <w:rsid w:val="00131231"/>
    <w:rsid w:val="00150E81"/>
    <w:rsid w:val="001525DB"/>
    <w:rsid w:val="00153EC3"/>
    <w:rsid w:val="0015432F"/>
    <w:rsid w:val="0016043C"/>
    <w:rsid w:val="0016154A"/>
    <w:rsid w:val="001824F2"/>
    <w:rsid w:val="00193DF9"/>
    <w:rsid w:val="001B0031"/>
    <w:rsid w:val="001B68F4"/>
    <w:rsid w:val="001C1F39"/>
    <w:rsid w:val="001C7383"/>
    <w:rsid w:val="001D010A"/>
    <w:rsid w:val="001D7F3A"/>
    <w:rsid w:val="001E1B1F"/>
    <w:rsid w:val="001E1DE2"/>
    <w:rsid w:val="00213934"/>
    <w:rsid w:val="002366C7"/>
    <w:rsid w:val="00237357"/>
    <w:rsid w:val="00246975"/>
    <w:rsid w:val="00256136"/>
    <w:rsid w:val="00261A09"/>
    <w:rsid w:val="00276C82"/>
    <w:rsid w:val="00285515"/>
    <w:rsid w:val="00291976"/>
    <w:rsid w:val="002A6C65"/>
    <w:rsid w:val="002B0104"/>
    <w:rsid w:val="002C3FC2"/>
    <w:rsid w:val="002F1EFE"/>
    <w:rsid w:val="002F469E"/>
    <w:rsid w:val="00337B8A"/>
    <w:rsid w:val="00354D13"/>
    <w:rsid w:val="003575EA"/>
    <w:rsid w:val="00370F10"/>
    <w:rsid w:val="00384C28"/>
    <w:rsid w:val="00384F91"/>
    <w:rsid w:val="00396DC1"/>
    <w:rsid w:val="00397DB3"/>
    <w:rsid w:val="003A09BC"/>
    <w:rsid w:val="003A79AA"/>
    <w:rsid w:val="003C116D"/>
    <w:rsid w:val="003C29DA"/>
    <w:rsid w:val="003C5DC6"/>
    <w:rsid w:val="003D068C"/>
    <w:rsid w:val="003D491D"/>
    <w:rsid w:val="003D5A4B"/>
    <w:rsid w:val="003F7D7C"/>
    <w:rsid w:val="00400175"/>
    <w:rsid w:val="00411DA3"/>
    <w:rsid w:val="00413048"/>
    <w:rsid w:val="00416DC7"/>
    <w:rsid w:val="00420268"/>
    <w:rsid w:val="004517D2"/>
    <w:rsid w:val="00455267"/>
    <w:rsid w:val="00457122"/>
    <w:rsid w:val="00464A1D"/>
    <w:rsid w:val="00467560"/>
    <w:rsid w:val="0047640D"/>
    <w:rsid w:val="00481BDD"/>
    <w:rsid w:val="00482A27"/>
    <w:rsid w:val="0048558B"/>
    <w:rsid w:val="00491956"/>
    <w:rsid w:val="0049240B"/>
    <w:rsid w:val="0049744C"/>
    <w:rsid w:val="004A4F1C"/>
    <w:rsid w:val="004A56A4"/>
    <w:rsid w:val="004A5FA5"/>
    <w:rsid w:val="004A722F"/>
    <w:rsid w:val="004D25CE"/>
    <w:rsid w:val="004D3FDF"/>
    <w:rsid w:val="004E1A3D"/>
    <w:rsid w:val="004E7C9B"/>
    <w:rsid w:val="005002DE"/>
    <w:rsid w:val="00501D3F"/>
    <w:rsid w:val="0050373D"/>
    <w:rsid w:val="00515927"/>
    <w:rsid w:val="00525E95"/>
    <w:rsid w:val="00536093"/>
    <w:rsid w:val="005377DC"/>
    <w:rsid w:val="00546608"/>
    <w:rsid w:val="005533B6"/>
    <w:rsid w:val="00573923"/>
    <w:rsid w:val="00575B3C"/>
    <w:rsid w:val="00577AE9"/>
    <w:rsid w:val="005937FB"/>
    <w:rsid w:val="005A5460"/>
    <w:rsid w:val="005B6F32"/>
    <w:rsid w:val="005C17C7"/>
    <w:rsid w:val="005C375D"/>
    <w:rsid w:val="005C52D8"/>
    <w:rsid w:val="005C75B5"/>
    <w:rsid w:val="005D272B"/>
    <w:rsid w:val="005D4829"/>
    <w:rsid w:val="005D4DC8"/>
    <w:rsid w:val="005D5090"/>
    <w:rsid w:val="005E2802"/>
    <w:rsid w:val="005F721C"/>
    <w:rsid w:val="00603D8C"/>
    <w:rsid w:val="00604E8B"/>
    <w:rsid w:val="00607065"/>
    <w:rsid w:val="00625546"/>
    <w:rsid w:val="006354F6"/>
    <w:rsid w:val="00635DF0"/>
    <w:rsid w:val="00673AFD"/>
    <w:rsid w:val="00680A78"/>
    <w:rsid w:val="00686E8E"/>
    <w:rsid w:val="00687267"/>
    <w:rsid w:val="006914F1"/>
    <w:rsid w:val="00692560"/>
    <w:rsid w:val="006972BB"/>
    <w:rsid w:val="006A16D9"/>
    <w:rsid w:val="006A2AFA"/>
    <w:rsid w:val="006B5D53"/>
    <w:rsid w:val="006C186B"/>
    <w:rsid w:val="006D54BD"/>
    <w:rsid w:val="006D7DD4"/>
    <w:rsid w:val="006E1B5C"/>
    <w:rsid w:val="006F2F93"/>
    <w:rsid w:val="0070317F"/>
    <w:rsid w:val="0071581E"/>
    <w:rsid w:val="00726DCB"/>
    <w:rsid w:val="00730FDF"/>
    <w:rsid w:val="00732511"/>
    <w:rsid w:val="00735AA2"/>
    <w:rsid w:val="00742405"/>
    <w:rsid w:val="007433D7"/>
    <w:rsid w:val="007479C6"/>
    <w:rsid w:val="0075305C"/>
    <w:rsid w:val="007537F2"/>
    <w:rsid w:val="007574AB"/>
    <w:rsid w:val="00761C82"/>
    <w:rsid w:val="00765C2C"/>
    <w:rsid w:val="00777F8E"/>
    <w:rsid w:val="00782B61"/>
    <w:rsid w:val="0079765D"/>
    <w:rsid w:val="007A43A8"/>
    <w:rsid w:val="007A4DB3"/>
    <w:rsid w:val="007B07FA"/>
    <w:rsid w:val="007B15AB"/>
    <w:rsid w:val="007B5A49"/>
    <w:rsid w:val="007C071B"/>
    <w:rsid w:val="007C54D1"/>
    <w:rsid w:val="007D47B6"/>
    <w:rsid w:val="007D6C93"/>
    <w:rsid w:val="007E3872"/>
    <w:rsid w:val="007F2402"/>
    <w:rsid w:val="008067FC"/>
    <w:rsid w:val="00807912"/>
    <w:rsid w:val="0082575F"/>
    <w:rsid w:val="00832146"/>
    <w:rsid w:val="008530B2"/>
    <w:rsid w:val="00856FDE"/>
    <w:rsid w:val="008713F6"/>
    <w:rsid w:val="00871847"/>
    <w:rsid w:val="00874882"/>
    <w:rsid w:val="008825C5"/>
    <w:rsid w:val="008833B0"/>
    <w:rsid w:val="00891CA2"/>
    <w:rsid w:val="008A213A"/>
    <w:rsid w:val="008B335B"/>
    <w:rsid w:val="008C6979"/>
    <w:rsid w:val="008D2923"/>
    <w:rsid w:val="008E5BB4"/>
    <w:rsid w:val="008F4BC7"/>
    <w:rsid w:val="0090337D"/>
    <w:rsid w:val="00905964"/>
    <w:rsid w:val="00913190"/>
    <w:rsid w:val="00913289"/>
    <w:rsid w:val="00927796"/>
    <w:rsid w:val="0092784A"/>
    <w:rsid w:val="00937527"/>
    <w:rsid w:val="00957E99"/>
    <w:rsid w:val="0096577A"/>
    <w:rsid w:val="0098152C"/>
    <w:rsid w:val="009A11ED"/>
    <w:rsid w:val="009B1018"/>
    <w:rsid w:val="009B38B9"/>
    <w:rsid w:val="009B49D0"/>
    <w:rsid w:val="009B6F20"/>
    <w:rsid w:val="009D1144"/>
    <w:rsid w:val="009E219C"/>
    <w:rsid w:val="009F0336"/>
    <w:rsid w:val="009F4D31"/>
    <w:rsid w:val="00A0096C"/>
    <w:rsid w:val="00A01155"/>
    <w:rsid w:val="00A0194F"/>
    <w:rsid w:val="00A23AC3"/>
    <w:rsid w:val="00A37F93"/>
    <w:rsid w:val="00A41AA1"/>
    <w:rsid w:val="00A420FD"/>
    <w:rsid w:val="00A42C1F"/>
    <w:rsid w:val="00A53D46"/>
    <w:rsid w:val="00A6728F"/>
    <w:rsid w:val="00A72E16"/>
    <w:rsid w:val="00A72FA5"/>
    <w:rsid w:val="00A9183A"/>
    <w:rsid w:val="00AC5C31"/>
    <w:rsid w:val="00AE5792"/>
    <w:rsid w:val="00B01DE9"/>
    <w:rsid w:val="00B10930"/>
    <w:rsid w:val="00B11619"/>
    <w:rsid w:val="00B361D1"/>
    <w:rsid w:val="00B60DC6"/>
    <w:rsid w:val="00B631F9"/>
    <w:rsid w:val="00B71B31"/>
    <w:rsid w:val="00B72F8B"/>
    <w:rsid w:val="00B77F5E"/>
    <w:rsid w:val="00B77F98"/>
    <w:rsid w:val="00B94360"/>
    <w:rsid w:val="00BC45E3"/>
    <w:rsid w:val="00BC48F2"/>
    <w:rsid w:val="00BD1C18"/>
    <w:rsid w:val="00BD37DE"/>
    <w:rsid w:val="00BE3215"/>
    <w:rsid w:val="00BE5D92"/>
    <w:rsid w:val="00BF0B6E"/>
    <w:rsid w:val="00C07D0F"/>
    <w:rsid w:val="00C22EA1"/>
    <w:rsid w:val="00C32EB1"/>
    <w:rsid w:val="00C34654"/>
    <w:rsid w:val="00C5422A"/>
    <w:rsid w:val="00C565FE"/>
    <w:rsid w:val="00C61697"/>
    <w:rsid w:val="00C67C04"/>
    <w:rsid w:val="00C759FE"/>
    <w:rsid w:val="00C872EE"/>
    <w:rsid w:val="00C92FAA"/>
    <w:rsid w:val="00C95569"/>
    <w:rsid w:val="00CD2211"/>
    <w:rsid w:val="00CD3905"/>
    <w:rsid w:val="00CD4B5E"/>
    <w:rsid w:val="00CF06CB"/>
    <w:rsid w:val="00CF25AF"/>
    <w:rsid w:val="00CF59AE"/>
    <w:rsid w:val="00D00972"/>
    <w:rsid w:val="00D05A47"/>
    <w:rsid w:val="00D05DD8"/>
    <w:rsid w:val="00D167AB"/>
    <w:rsid w:val="00D475B9"/>
    <w:rsid w:val="00D51B26"/>
    <w:rsid w:val="00D53763"/>
    <w:rsid w:val="00D55CEC"/>
    <w:rsid w:val="00D671FD"/>
    <w:rsid w:val="00D67CF7"/>
    <w:rsid w:val="00D70256"/>
    <w:rsid w:val="00D7311F"/>
    <w:rsid w:val="00D76474"/>
    <w:rsid w:val="00D87EE1"/>
    <w:rsid w:val="00D93B4C"/>
    <w:rsid w:val="00DA06D5"/>
    <w:rsid w:val="00DA1EA6"/>
    <w:rsid w:val="00DA5ECD"/>
    <w:rsid w:val="00DA6052"/>
    <w:rsid w:val="00DA6252"/>
    <w:rsid w:val="00DB3821"/>
    <w:rsid w:val="00DC643A"/>
    <w:rsid w:val="00DD43E6"/>
    <w:rsid w:val="00DE0691"/>
    <w:rsid w:val="00E21662"/>
    <w:rsid w:val="00E269A8"/>
    <w:rsid w:val="00E30B27"/>
    <w:rsid w:val="00E34093"/>
    <w:rsid w:val="00E35882"/>
    <w:rsid w:val="00E47BC0"/>
    <w:rsid w:val="00E55F74"/>
    <w:rsid w:val="00E60203"/>
    <w:rsid w:val="00E60806"/>
    <w:rsid w:val="00E60D51"/>
    <w:rsid w:val="00E751A2"/>
    <w:rsid w:val="00EA1A9A"/>
    <w:rsid w:val="00EB1FBC"/>
    <w:rsid w:val="00EB5B07"/>
    <w:rsid w:val="00F03367"/>
    <w:rsid w:val="00F136F9"/>
    <w:rsid w:val="00F2619D"/>
    <w:rsid w:val="00F318A9"/>
    <w:rsid w:val="00F32023"/>
    <w:rsid w:val="00F64026"/>
    <w:rsid w:val="00F92DD2"/>
    <w:rsid w:val="00F96409"/>
    <w:rsid w:val="00FA0F3D"/>
    <w:rsid w:val="00FB5BEE"/>
    <w:rsid w:val="00FB6BCE"/>
    <w:rsid w:val="00FC4D35"/>
    <w:rsid w:val="00FC78A9"/>
    <w:rsid w:val="00FD4302"/>
    <w:rsid w:val="00FD5BEA"/>
    <w:rsid w:val="00FE2366"/>
    <w:rsid w:val="00FE6D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29E6379-F41F-4C46-8FC3-3303B48E55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11195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Normal (Web)"/>
    <w:basedOn w:val="a"/>
    <w:uiPriority w:val="99"/>
    <w:unhideWhenUsed/>
    <w:rsid w:val="00A0194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</w:rPr>
  </w:style>
  <w:style w:type="paragraph" w:customStyle="1" w:styleId="EndNoteBibliographyTitle">
    <w:name w:val="EndNote Bibliography Title"/>
    <w:basedOn w:val="a"/>
    <w:link w:val="EndNoteBibliographyTitle0"/>
    <w:rsid w:val="00577AE9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77AE9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577AE9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577AE9"/>
    <w:rPr>
      <w:rFonts w:ascii="DengXian" w:eastAsia="DengXian" w:hAnsi="DengXian"/>
      <w:sz w:val="20"/>
    </w:rPr>
  </w:style>
  <w:style w:type="character" w:styleId="a5">
    <w:name w:val="Hyperlink"/>
    <w:basedOn w:val="a0"/>
    <w:uiPriority w:val="99"/>
    <w:semiHidden/>
    <w:unhideWhenUsed/>
    <w:rsid w:val="00BE5D92"/>
    <w:rPr>
      <w:color w:val="0000FF"/>
      <w:u w:val="single"/>
    </w:rPr>
  </w:style>
  <w:style w:type="character" w:customStyle="1" w:styleId="author">
    <w:name w:val="author"/>
    <w:basedOn w:val="a0"/>
    <w:rsid w:val="00BE5D92"/>
  </w:style>
  <w:style w:type="character" w:customStyle="1" w:styleId="surname">
    <w:name w:val="surname"/>
    <w:basedOn w:val="a0"/>
    <w:rsid w:val="00BE5D92"/>
  </w:style>
  <w:style w:type="character" w:customStyle="1" w:styleId="givennames">
    <w:name w:val="given_names"/>
    <w:basedOn w:val="a0"/>
    <w:rsid w:val="00BE5D92"/>
  </w:style>
  <w:style w:type="character" w:customStyle="1" w:styleId="etal">
    <w:name w:val="etal"/>
    <w:basedOn w:val="a0"/>
    <w:rsid w:val="00BE5D92"/>
  </w:style>
  <w:style w:type="character" w:customStyle="1" w:styleId="articletitle">
    <w:name w:val="article_title"/>
    <w:basedOn w:val="a0"/>
    <w:rsid w:val="00BE5D92"/>
  </w:style>
  <w:style w:type="character" w:customStyle="1" w:styleId="source">
    <w:name w:val="source"/>
    <w:basedOn w:val="a0"/>
    <w:rsid w:val="00BE5D92"/>
  </w:style>
  <w:style w:type="character" w:customStyle="1" w:styleId="year">
    <w:name w:val="year"/>
    <w:basedOn w:val="a0"/>
    <w:rsid w:val="00BE5D92"/>
  </w:style>
  <w:style w:type="character" w:customStyle="1" w:styleId="volume">
    <w:name w:val="volume"/>
    <w:basedOn w:val="a0"/>
    <w:rsid w:val="00BE5D92"/>
  </w:style>
  <w:style w:type="character" w:customStyle="1" w:styleId="issue">
    <w:name w:val="issue"/>
    <w:basedOn w:val="a0"/>
    <w:rsid w:val="00BE5D92"/>
  </w:style>
  <w:style w:type="character" w:customStyle="1" w:styleId="fpage">
    <w:name w:val="fpage"/>
    <w:basedOn w:val="a0"/>
    <w:rsid w:val="00BE5D92"/>
  </w:style>
  <w:style w:type="character" w:customStyle="1" w:styleId="lpage">
    <w:name w:val="lpage"/>
    <w:basedOn w:val="a0"/>
    <w:rsid w:val="00BE5D92"/>
  </w:style>
  <w:style w:type="character" w:customStyle="1" w:styleId="comment">
    <w:name w:val="comment"/>
    <w:basedOn w:val="a0"/>
    <w:rsid w:val="00BE5D92"/>
  </w:style>
  <w:style w:type="paragraph" w:styleId="a6">
    <w:name w:val="List Paragraph"/>
    <w:basedOn w:val="a"/>
    <w:uiPriority w:val="34"/>
    <w:qFormat/>
    <w:rsid w:val="00337B8A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9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171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5595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8322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0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85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936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3180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03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906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64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5619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312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26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973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902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8616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68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946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12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04251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02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26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643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904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90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4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720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9380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7072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83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729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52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4205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343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7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5927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61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769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256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34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707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0786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615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157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607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4603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185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04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46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3148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175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71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481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70431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955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984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2339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5830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094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9346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534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494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0923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2582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6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94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665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1385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666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68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495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752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979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852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010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23803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413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81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370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99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2165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215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691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919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949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264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055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354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541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765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8394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42268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586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3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688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4743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581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54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256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67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9899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38156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540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7553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11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3961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6565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611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2583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8478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01020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65143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3919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30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723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5188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893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153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7561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700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745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1274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1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645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594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92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142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24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5039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720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091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1854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8105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885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183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0819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0123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697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288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952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8022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89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24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285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8823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449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1089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751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2403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30260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091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1505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56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22301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57051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94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795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98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900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37553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097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041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890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54908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289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5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474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18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5711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366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131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568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6986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0213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1720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96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8003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7790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508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95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17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359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78704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5952</Words>
  <Characters>33930</Characters>
  <Application>Microsoft Office Word</Application>
  <DocSecurity>0</DocSecurity>
  <Lines>282</Lines>
  <Paragraphs>79</Paragraphs>
  <ScaleCrop>false</ScaleCrop>
  <Company/>
  <LinksUpToDate>false</LinksUpToDate>
  <CharactersWithSpaces>39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IP90</dc:creator>
  <cp:keywords/>
  <dc:description/>
  <cp:lastModifiedBy>SVIP90</cp:lastModifiedBy>
  <cp:revision>3</cp:revision>
  <dcterms:created xsi:type="dcterms:W3CDTF">2021-09-09T09:19:00Z</dcterms:created>
  <dcterms:modified xsi:type="dcterms:W3CDTF">2021-10-04T10:32:00Z</dcterms:modified>
</cp:coreProperties>
</file>